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420413" w14:textId="77777777" w:rsidR="002160BB" w:rsidRPr="00F7293C" w:rsidRDefault="002160BB" w:rsidP="002160BB">
      <w:pPr>
        <w:spacing w:line="276" w:lineRule="auto"/>
        <w:jc w:val="center"/>
        <w:rPr>
          <w:rFonts w:eastAsia="Times New Roman" w:cs="Times New Roman"/>
          <w:color w:val="auto"/>
          <w:sz w:val="40"/>
          <w:szCs w:val="40"/>
        </w:rPr>
      </w:pPr>
      <w:r w:rsidRPr="00F7293C">
        <w:rPr>
          <w:rFonts w:ascii="TimesNewRomanPS-BoldMT" w:eastAsia="Times New Roman" w:hAnsi="TimesNewRomanPS-BoldMT" w:cs="Times New Roman"/>
          <w:b/>
          <w:bCs/>
          <w:color w:val="000000"/>
          <w:sz w:val="40"/>
          <w:szCs w:val="40"/>
        </w:rPr>
        <w:t>Tribhuvan University</w:t>
      </w:r>
    </w:p>
    <w:p w14:paraId="0BA34444" w14:textId="77777777" w:rsidR="002160BB" w:rsidRPr="00EF51C9" w:rsidRDefault="002160BB" w:rsidP="002160BB">
      <w:pPr>
        <w:spacing w:line="276" w:lineRule="auto"/>
        <w:jc w:val="center"/>
        <w:rPr>
          <w:rFonts w:ascii="TimesNewRomanPS-BoldMT" w:eastAsia="Times New Roman" w:hAnsi="TimesNewRomanPS-BoldMT" w:cs="Times New Roman"/>
          <w:b/>
          <w:bCs/>
          <w:color w:val="000000"/>
          <w:sz w:val="40"/>
          <w:szCs w:val="40"/>
        </w:rPr>
      </w:pPr>
      <w:r>
        <w:rPr>
          <w:noProof/>
        </w:rPr>
        <w:drawing>
          <wp:anchor distT="0" distB="0" distL="114300" distR="114300" simplePos="0" relativeHeight="251659264" behindDoc="0" locked="0" layoutInCell="1" allowOverlap="1" wp14:anchorId="1F7E2E34" wp14:editId="46BF4F7E">
            <wp:simplePos x="0" y="0"/>
            <wp:positionH relativeFrom="margin">
              <wp:align>center</wp:align>
            </wp:positionH>
            <wp:positionV relativeFrom="paragraph">
              <wp:posOffset>532765</wp:posOffset>
            </wp:positionV>
            <wp:extent cx="1885315" cy="1974850"/>
            <wp:effectExtent l="0" t="0" r="635"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885315" cy="1974850"/>
                    </a:xfrm>
                    <a:prstGeom prst="rect">
                      <a:avLst/>
                    </a:prstGeom>
                  </pic:spPr>
                </pic:pic>
              </a:graphicData>
            </a:graphic>
            <wp14:sizeRelV relativeFrom="margin">
              <wp14:pctHeight>0</wp14:pctHeight>
            </wp14:sizeRelV>
          </wp:anchor>
        </w:drawing>
      </w:r>
      <w:r w:rsidRPr="00F7293C">
        <w:rPr>
          <w:rFonts w:ascii="TimesNewRomanPS-BoldMT" w:eastAsia="Times New Roman" w:hAnsi="TimesNewRomanPS-BoldMT" w:cs="Times New Roman"/>
          <w:b/>
          <w:bCs/>
          <w:color w:val="000000"/>
          <w:sz w:val="40"/>
          <w:szCs w:val="40"/>
        </w:rPr>
        <w:t>Institute of Science and Technology</w:t>
      </w:r>
    </w:p>
    <w:p w14:paraId="117EA5D2" w14:textId="77777777" w:rsidR="002160BB" w:rsidRDefault="002160BB" w:rsidP="002160BB">
      <w:pPr>
        <w:spacing w:line="276" w:lineRule="auto"/>
        <w:jc w:val="center"/>
        <w:rPr>
          <w:rFonts w:ascii="TimesNewRomanPS-BoldMT" w:eastAsia="Times New Roman" w:hAnsi="TimesNewRomanPS-BoldMT" w:cs="Times New Roman"/>
          <w:b/>
          <w:bCs/>
          <w:color w:val="000000"/>
          <w:sz w:val="28"/>
          <w:szCs w:val="28"/>
        </w:rPr>
      </w:pPr>
    </w:p>
    <w:p w14:paraId="42AC16D8" w14:textId="77777777" w:rsidR="002160BB" w:rsidRPr="00F7293C" w:rsidRDefault="002160BB" w:rsidP="002160BB">
      <w:pPr>
        <w:spacing w:line="276" w:lineRule="auto"/>
        <w:jc w:val="center"/>
        <w:rPr>
          <w:rFonts w:eastAsia="Times New Roman" w:cs="Times New Roman"/>
          <w:color w:val="auto"/>
          <w:sz w:val="28"/>
          <w:szCs w:val="28"/>
        </w:rPr>
      </w:pPr>
      <w:r w:rsidRPr="00F7293C">
        <w:rPr>
          <w:rFonts w:ascii="TimesNewRomanPS-BoldMT" w:eastAsia="Times New Roman" w:hAnsi="TimesNewRomanPS-BoldMT" w:cs="Times New Roman"/>
          <w:b/>
          <w:bCs/>
          <w:color w:val="000000"/>
          <w:sz w:val="28"/>
          <w:szCs w:val="28"/>
        </w:rPr>
        <w:t>Central Department of Computer Science and Information</w:t>
      </w:r>
      <w:r>
        <w:rPr>
          <w:rFonts w:ascii="TimesNewRomanPS-BoldMT" w:eastAsia="Times New Roman" w:hAnsi="TimesNewRomanPS-BoldMT" w:cs="Times New Roman"/>
          <w:b/>
          <w:bCs/>
          <w:color w:val="000000"/>
          <w:sz w:val="28"/>
          <w:szCs w:val="28"/>
        </w:rPr>
        <w:t xml:space="preserve"> </w:t>
      </w:r>
      <w:r w:rsidRPr="00F7293C">
        <w:rPr>
          <w:rFonts w:ascii="TimesNewRomanPS-BoldMT" w:eastAsia="Times New Roman" w:hAnsi="TimesNewRomanPS-BoldMT" w:cs="Times New Roman"/>
          <w:b/>
          <w:bCs/>
          <w:color w:val="000000"/>
          <w:sz w:val="28"/>
          <w:szCs w:val="28"/>
        </w:rPr>
        <w:t>Technology</w:t>
      </w:r>
    </w:p>
    <w:p w14:paraId="5EF54717" w14:textId="77777777" w:rsidR="002160BB" w:rsidRDefault="002160BB" w:rsidP="002160BB">
      <w:pPr>
        <w:spacing w:line="276" w:lineRule="auto"/>
        <w:jc w:val="center"/>
        <w:rPr>
          <w:rFonts w:ascii="TimesNewRomanPS-BoldMT" w:eastAsia="Times New Roman" w:hAnsi="TimesNewRomanPS-BoldMT" w:cs="Times New Roman"/>
          <w:b/>
          <w:bCs/>
          <w:color w:val="000000"/>
          <w:sz w:val="28"/>
          <w:szCs w:val="28"/>
        </w:rPr>
      </w:pPr>
      <w:proofErr w:type="spellStart"/>
      <w:r w:rsidRPr="00F7293C">
        <w:rPr>
          <w:rFonts w:ascii="TimesNewRomanPS-BoldMT" w:eastAsia="Times New Roman" w:hAnsi="TimesNewRomanPS-BoldMT" w:cs="Times New Roman"/>
          <w:b/>
          <w:bCs/>
          <w:color w:val="000000"/>
          <w:sz w:val="28"/>
          <w:szCs w:val="28"/>
        </w:rPr>
        <w:t>Kirtipur</w:t>
      </w:r>
      <w:proofErr w:type="spellEnd"/>
      <w:r w:rsidRPr="00F7293C">
        <w:rPr>
          <w:rFonts w:ascii="TimesNewRomanPS-BoldMT" w:eastAsia="Times New Roman" w:hAnsi="TimesNewRomanPS-BoldMT" w:cs="Times New Roman"/>
          <w:b/>
          <w:bCs/>
          <w:color w:val="000000"/>
          <w:sz w:val="28"/>
          <w:szCs w:val="28"/>
        </w:rPr>
        <w:t>, Kathmandu</w:t>
      </w:r>
    </w:p>
    <w:p w14:paraId="02B52968" w14:textId="4D34D511" w:rsidR="002160BB" w:rsidRPr="0038747D" w:rsidRDefault="002160BB" w:rsidP="002160BB">
      <w:pPr>
        <w:spacing w:line="276" w:lineRule="auto"/>
        <w:jc w:val="center"/>
        <w:rPr>
          <w:rFonts w:eastAsia="Times New Roman" w:cs="Times New Roman"/>
          <w:color w:val="auto"/>
          <w:sz w:val="28"/>
          <w:szCs w:val="28"/>
        </w:rPr>
      </w:pPr>
      <w:r>
        <w:rPr>
          <w:rFonts w:ascii="TimesNewRomanPS-BoldMT" w:eastAsia="Times New Roman" w:hAnsi="TimesNewRomanPS-BoldMT" w:cs="Times New Roman"/>
          <w:b/>
          <w:bCs/>
          <w:color w:val="000000"/>
          <w:sz w:val="28"/>
          <w:szCs w:val="28"/>
        </w:rPr>
        <w:t>202</w:t>
      </w:r>
      <w:r>
        <w:rPr>
          <w:rFonts w:ascii="TimesNewRomanPS-BoldMT" w:eastAsia="Times New Roman" w:hAnsi="TimesNewRomanPS-BoldMT" w:cs="Times New Roman"/>
          <w:b/>
          <w:bCs/>
          <w:noProof/>
          <w:color w:val="000000"/>
          <w:sz w:val="32"/>
          <w:szCs w:val="32"/>
        </w:rPr>
        <mc:AlternateContent>
          <mc:Choice Requires="wpg">
            <w:drawing>
              <wp:anchor distT="0" distB="0" distL="114300" distR="114300" simplePos="0" relativeHeight="251660288" behindDoc="0" locked="0" layoutInCell="1" allowOverlap="1" wp14:anchorId="34595D01" wp14:editId="34E187C3">
                <wp:simplePos x="0" y="0"/>
                <wp:positionH relativeFrom="margin">
                  <wp:align>center</wp:align>
                </wp:positionH>
                <wp:positionV relativeFrom="paragraph">
                  <wp:posOffset>264160</wp:posOffset>
                </wp:positionV>
                <wp:extent cx="685800" cy="1905000"/>
                <wp:effectExtent l="0" t="0" r="28575" b="19050"/>
                <wp:wrapTopAndBottom/>
                <wp:docPr id="7" name="Group 7"/>
                <wp:cNvGraphicFramePr/>
                <a:graphic xmlns:a="http://schemas.openxmlformats.org/drawingml/2006/main">
                  <a:graphicData uri="http://schemas.microsoft.com/office/word/2010/wordprocessingGroup">
                    <wpg:wgp>
                      <wpg:cNvGrpSpPr/>
                      <wpg:grpSpPr>
                        <a:xfrm>
                          <a:off x="0" y="0"/>
                          <a:ext cx="685800" cy="1905000"/>
                          <a:chOff x="0" y="0"/>
                          <a:chExt cx="685800" cy="1905000"/>
                        </a:xfrm>
                      </wpg:grpSpPr>
                      <wps:wsp>
                        <wps:cNvPr id="4" name="Straight Connector 4"/>
                        <wps:cNvCnPr/>
                        <wps:spPr>
                          <a:xfrm>
                            <a:off x="333375" y="0"/>
                            <a:ext cx="0" cy="19050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0" y="295275"/>
                            <a:ext cx="0" cy="13620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685800" y="304800"/>
                            <a:ext cx="0" cy="13620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114A05D5" id="Group 7" o:spid="_x0000_s1026" style="position:absolute;margin-left:0;margin-top:20.8pt;width:54pt;height:150pt;z-index:251660288;mso-position-horizontal:center;mso-position-horizontal-relative:margin;mso-width-relative:margin" coordsize="6858,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">
                <v:line id="Straight Connector 4" o:spid="_x0000_s1027" style="position:absolute;visibility:visible;mso-wrap-style:square" from="3333,0" to="3333,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" strokecolor="black [3213]" strokeweight="2.25pt">
                  <v:stroke joinstyle="miter"/>
                </v:line>
                <v:line id="Straight Connector 5" o:spid="_x0000_s1028" style="position:absolute;visibility:visible;mso-wrap-style:square" from="0,2952" to="0,1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" strokecolor="black [3213]" strokeweight="1.5pt">
                  <v:stroke joinstyle="miter"/>
                </v:line>
                <v:line id="Straight Connector 6" o:spid="_x0000_s1029" style="position:absolute;visibility:visible;mso-wrap-style:square" from="6858,3048" to="6858,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" strokecolor="black [3213]" strokeweight="1.5pt">
                  <v:stroke joinstyle="miter"/>
                </v:line>
                <w10:wrap type="topAndBottom" anchorx="margin"/>
              </v:group>
            </w:pict>
          </mc:Fallback>
        </mc:AlternateContent>
      </w:r>
      <w:r>
        <w:rPr>
          <w:rFonts w:ascii="TimesNewRomanPS-BoldMT" w:eastAsia="Times New Roman" w:hAnsi="TimesNewRomanPS-BoldMT" w:cs="Times New Roman"/>
          <w:b/>
          <w:bCs/>
          <w:color w:val="000000"/>
          <w:sz w:val="28"/>
          <w:szCs w:val="28"/>
        </w:rPr>
        <w:t>3</w:t>
      </w:r>
    </w:p>
    <w:p w14:paraId="7B022B68" w14:textId="74169BC9" w:rsidR="002160BB" w:rsidRPr="00B7489A" w:rsidRDefault="002160BB" w:rsidP="002160BB">
      <w:pPr>
        <w:spacing w:line="240" w:lineRule="auto"/>
        <w:jc w:val="center"/>
        <w:rPr>
          <w:b/>
          <w:bCs/>
          <w:sz w:val="28"/>
          <w:szCs w:val="28"/>
        </w:rPr>
      </w:pPr>
      <w:r w:rsidRPr="00B7489A">
        <w:rPr>
          <w:b/>
          <w:bCs/>
          <w:sz w:val="28"/>
          <w:szCs w:val="28"/>
        </w:rPr>
        <w:t xml:space="preserve">Seminar </w:t>
      </w:r>
      <w:r>
        <w:rPr>
          <w:b/>
          <w:bCs/>
          <w:sz w:val="28"/>
          <w:szCs w:val="28"/>
        </w:rPr>
        <w:t>Report</w:t>
      </w:r>
      <w:r w:rsidRPr="00B7489A">
        <w:rPr>
          <w:b/>
          <w:bCs/>
          <w:sz w:val="28"/>
          <w:szCs w:val="28"/>
        </w:rPr>
        <w:t xml:space="preserve"> on</w:t>
      </w:r>
    </w:p>
    <w:p w14:paraId="1D483091" w14:textId="5EE07816" w:rsidR="002160BB" w:rsidRPr="00B7489A" w:rsidRDefault="002160BB" w:rsidP="002160BB">
      <w:pPr>
        <w:spacing w:line="240" w:lineRule="auto"/>
        <w:jc w:val="center"/>
        <w:rPr>
          <w:b/>
          <w:bCs/>
          <w:sz w:val="28"/>
          <w:szCs w:val="28"/>
        </w:rPr>
      </w:pPr>
      <w:r w:rsidRPr="00B7489A">
        <w:rPr>
          <w:b/>
          <w:bCs/>
          <w:sz w:val="28"/>
          <w:szCs w:val="28"/>
        </w:rPr>
        <w:t>“</w:t>
      </w:r>
      <w:r>
        <w:rPr>
          <w:b/>
          <w:bCs/>
          <w:sz w:val="28"/>
          <w:szCs w:val="28"/>
        </w:rPr>
        <w:t>Image Segmentation using K-means Clustering Algorithm”</w:t>
      </w:r>
    </w:p>
    <w:p w14:paraId="757BF7ED" w14:textId="77777777" w:rsidR="002160BB" w:rsidRDefault="002160BB" w:rsidP="002160BB">
      <w:pPr>
        <w:spacing w:line="240" w:lineRule="auto"/>
        <w:jc w:val="center"/>
        <w:rPr>
          <w:rFonts w:ascii="TimesNewRomanPS-BoldMT" w:eastAsia="Times New Roman" w:hAnsi="TimesNewRomanPS-BoldMT" w:cs="Times New Roman"/>
          <w:b/>
          <w:bCs/>
          <w:color w:val="000000"/>
          <w:sz w:val="32"/>
          <w:szCs w:val="32"/>
        </w:rPr>
      </w:pPr>
    </w:p>
    <w:p w14:paraId="2FE3235A" w14:textId="77777777" w:rsidR="002160BB" w:rsidRPr="00B7489A" w:rsidRDefault="002160BB" w:rsidP="002160BB">
      <w:pPr>
        <w:spacing w:line="240" w:lineRule="auto"/>
        <w:jc w:val="center"/>
        <w:rPr>
          <w:rFonts w:ascii="TimesNewRomanPS-BoldMT" w:eastAsia="Times New Roman" w:hAnsi="TimesNewRomanPS-BoldMT" w:cs="Times New Roman"/>
          <w:b/>
          <w:bCs/>
          <w:color w:val="000000"/>
          <w:sz w:val="32"/>
          <w:szCs w:val="32"/>
        </w:rPr>
      </w:pPr>
      <w:r w:rsidRPr="00B7489A">
        <w:rPr>
          <w:b/>
          <w:bCs/>
        </w:rPr>
        <w:t>In partial fulfillment of the requirement for Master’s degree in Computer Science and Information Technology (M.Sc. CSIT), 1</w:t>
      </w:r>
      <w:r w:rsidRPr="00376B1E">
        <w:rPr>
          <w:b/>
          <w:bCs/>
          <w:vertAlign w:val="superscript"/>
        </w:rPr>
        <w:t>st</w:t>
      </w:r>
      <w:r w:rsidRPr="00B7489A">
        <w:rPr>
          <w:b/>
          <w:bCs/>
        </w:rPr>
        <w:t xml:space="preserve"> Semester</w:t>
      </w:r>
    </w:p>
    <w:p w14:paraId="37D00F09" w14:textId="77777777" w:rsidR="002160BB" w:rsidRDefault="002160BB" w:rsidP="002160BB">
      <w:pPr>
        <w:spacing w:line="240" w:lineRule="auto"/>
        <w:jc w:val="center"/>
        <w:rPr>
          <w:rFonts w:ascii="TimesNewRomanPS-BoldMT" w:eastAsia="Times New Roman" w:hAnsi="TimesNewRomanPS-BoldMT" w:cs="Times New Roman"/>
          <w:b/>
          <w:bCs/>
          <w:color w:val="000000"/>
          <w:sz w:val="32"/>
          <w:szCs w:val="32"/>
        </w:rPr>
      </w:pPr>
    </w:p>
    <w:p w14:paraId="43DD8FDB" w14:textId="77777777" w:rsidR="002160BB" w:rsidRPr="00B7489A" w:rsidRDefault="002160BB" w:rsidP="002160BB">
      <w:pPr>
        <w:spacing w:line="240" w:lineRule="auto"/>
        <w:jc w:val="center"/>
        <w:rPr>
          <w:b/>
          <w:bCs/>
        </w:rPr>
      </w:pPr>
      <w:r w:rsidRPr="00B7489A">
        <w:rPr>
          <w:b/>
          <w:bCs/>
        </w:rPr>
        <w:t>Submitted to:</w:t>
      </w:r>
    </w:p>
    <w:p w14:paraId="25E49841" w14:textId="77777777" w:rsidR="002160BB" w:rsidRDefault="002160BB" w:rsidP="002160BB">
      <w:pPr>
        <w:spacing w:line="240" w:lineRule="auto"/>
        <w:jc w:val="center"/>
      </w:pPr>
      <w:r>
        <w:t xml:space="preserve">Central Department of Computer Science and Information Technology, Tribhuvan University, </w:t>
      </w:r>
      <w:proofErr w:type="spellStart"/>
      <w:r>
        <w:t>Kirtipur</w:t>
      </w:r>
      <w:proofErr w:type="spellEnd"/>
      <w:r>
        <w:t>, Kathmandu, Nepal</w:t>
      </w:r>
    </w:p>
    <w:p w14:paraId="4DB1CB55" w14:textId="77777777" w:rsidR="002160BB" w:rsidRDefault="002160BB" w:rsidP="002160BB">
      <w:pPr>
        <w:spacing w:line="240" w:lineRule="auto"/>
        <w:jc w:val="center"/>
      </w:pPr>
    </w:p>
    <w:p w14:paraId="38D24DED" w14:textId="77777777" w:rsidR="002160BB" w:rsidRPr="00B7489A" w:rsidRDefault="002160BB" w:rsidP="002160BB">
      <w:pPr>
        <w:spacing w:line="240" w:lineRule="auto"/>
        <w:jc w:val="center"/>
        <w:rPr>
          <w:b/>
          <w:bCs/>
        </w:rPr>
      </w:pPr>
      <w:r w:rsidRPr="00B7489A">
        <w:rPr>
          <w:b/>
          <w:bCs/>
        </w:rPr>
        <w:t>Submitted By:</w:t>
      </w:r>
    </w:p>
    <w:p w14:paraId="770452F6" w14:textId="2E7DC657" w:rsidR="002160BB" w:rsidRDefault="002160BB" w:rsidP="002160BB">
      <w:pPr>
        <w:spacing w:line="240" w:lineRule="auto"/>
        <w:jc w:val="center"/>
      </w:pPr>
      <w:r>
        <w:t>Babita Rimal (79</w:t>
      </w:r>
      <w:r w:rsidR="00352B3C">
        <w:t>15008</w:t>
      </w:r>
      <w:r>
        <w:t>)</w:t>
      </w:r>
    </w:p>
    <w:p w14:paraId="0E38A0ED" w14:textId="77777777" w:rsidR="007D123F" w:rsidRDefault="007D123F" w:rsidP="002160BB">
      <w:pPr>
        <w:spacing w:line="240" w:lineRule="auto"/>
        <w:jc w:val="center"/>
        <w:sectPr w:rsidR="007D123F" w:rsidSect="00AC0CA5">
          <w:pgSz w:w="11906" w:h="16838" w:code="9"/>
          <w:pgMar w:top="1440" w:right="1440" w:bottom="1440" w:left="1440" w:header="720" w:footer="720" w:gutter="0"/>
          <w:cols w:space="720"/>
          <w:docGrid w:linePitch="360"/>
        </w:sectPr>
      </w:pPr>
    </w:p>
    <w:p w14:paraId="7DB37EF4" w14:textId="77777777" w:rsidR="00035A00" w:rsidRDefault="00035A00" w:rsidP="002160BB">
      <w:pPr>
        <w:spacing w:line="240" w:lineRule="auto"/>
        <w:jc w:val="center"/>
      </w:pPr>
    </w:p>
    <w:p w14:paraId="1A094E8E" w14:textId="77777777" w:rsidR="00035A00" w:rsidRDefault="00035A00" w:rsidP="00035A00">
      <w:pPr>
        <w:spacing w:line="480" w:lineRule="auto"/>
        <w:jc w:val="center"/>
        <w:rPr>
          <w:rFonts w:cs="Times New Roman"/>
          <w:b/>
          <w:bCs/>
          <w:sz w:val="32"/>
          <w:szCs w:val="32"/>
        </w:rPr>
      </w:pPr>
      <w:r>
        <w:rPr>
          <w:rFonts w:cs="Times New Roman"/>
          <w:b/>
          <w:bCs/>
          <w:noProof/>
          <w:sz w:val="28"/>
          <w:szCs w:val="28"/>
        </w:rPr>
        <w:drawing>
          <wp:inline distT="0" distB="0" distL="0" distR="0" wp14:anchorId="0E8EC77D" wp14:editId="1687CC8C">
            <wp:extent cx="1314450" cy="15225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1330107" cy="1540663"/>
                    </a:xfrm>
                    <a:prstGeom prst="rect">
                      <a:avLst/>
                    </a:prstGeom>
                  </pic:spPr>
                </pic:pic>
              </a:graphicData>
            </a:graphic>
          </wp:inline>
        </w:drawing>
      </w:r>
    </w:p>
    <w:p w14:paraId="72175D59" w14:textId="77777777" w:rsidR="00035A00" w:rsidRDefault="00035A00" w:rsidP="00035A00">
      <w:pPr>
        <w:jc w:val="center"/>
        <w:rPr>
          <w:rFonts w:cs="Times New Roman"/>
          <w:b/>
          <w:bCs/>
          <w:sz w:val="40"/>
          <w:szCs w:val="40"/>
        </w:rPr>
      </w:pPr>
      <w:r w:rsidRPr="005A3F00">
        <w:rPr>
          <w:rFonts w:cs="Times New Roman"/>
          <w:b/>
          <w:bCs/>
          <w:sz w:val="40"/>
          <w:szCs w:val="40"/>
        </w:rPr>
        <w:t>Tribhuvan University</w:t>
      </w:r>
    </w:p>
    <w:p w14:paraId="05650F47" w14:textId="77777777" w:rsidR="00035A00" w:rsidRPr="00972E4D" w:rsidRDefault="00035A00" w:rsidP="00035A00">
      <w:pPr>
        <w:jc w:val="center"/>
        <w:rPr>
          <w:rFonts w:cs="Times New Roman"/>
          <w:b/>
          <w:bCs/>
          <w:sz w:val="40"/>
          <w:szCs w:val="40"/>
        </w:rPr>
      </w:pPr>
      <w:r w:rsidRPr="00972E4D">
        <w:rPr>
          <w:rFonts w:cs="Times New Roman"/>
          <w:b/>
          <w:bCs/>
          <w:sz w:val="40"/>
          <w:szCs w:val="40"/>
        </w:rPr>
        <w:t>Institute of Science and Technology</w:t>
      </w:r>
    </w:p>
    <w:p w14:paraId="1107D8A8" w14:textId="77777777" w:rsidR="00035A00" w:rsidRDefault="00035A00" w:rsidP="00035A00">
      <w:pPr>
        <w:spacing w:line="480" w:lineRule="auto"/>
        <w:jc w:val="center"/>
        <w:rPr>
          <w:rFonts w:cs="Times New Roman"/>
          <w:b/>
          <w:bCs/>
          <w:sz w:val="32"/>
          <w:szCs w:val="32"/>
        </w:rPr>
      </w:pPr>
    </w:p>
    <w:p w14:paraId="750F71E8" w14:textId="77777777" w:rsidR="00035A00" w:rsidRPr="00AF2EB4" w:rsidRDefault="00035A00" w:rsidP="00AF2EB4">
      <w:pPr>
        <w:pStyle w:val="Heading1"/>
        <w:jc w:val="center"/>
        <w:rPr>
          <w:rFonts w:ascii="Times New Roman" w:hAnsi="Times New Roman" w:cs="Times New Roman"/>
          <w:b/>
          <w:bCs/>
          <w:color w:val="auto"/>
        </w:rPr>
      </w:pPr>
    </w:p>
    <w:p w14:paraId="6C91B90E" w14:textId="7857A9A6" w:rsidR="00035A00" w:rsidRPr="00AF2EB4" w:rsidRDefault="00035A00" w:rsidP="00AF2EB4">
      <w:pPr>
        <w:pStyle w:val="Heading1"/>
        <w:jc w:val="center"/>
        <w:rPr>
          <w:rFonts w:ascii="Times New Roman" w:hAnsi="Times New Roman" w:cs="Times New Roman"/>
          <w:b/>
          <w:bCs/>
          <w:color w:val="auto"/>
        </w:rPr>
      </w:pPr>
      <w:bookmarkStart w:id="0" w:name="_Toc139506490"/>
      <w:r w:rsidRPr="00AF2EB4">
        <w:rPr>
          <w:rFonts w:ascii="Times New Roman" w:hAnsi="Times New Roman" w:cs="Times New Roman"/>
          <w:b/>
          <w:bCs/>
          <w:color w:val="auto"/>
        </w:rPr>
        <w:t>Supervisor Recommendation</w:t>
      </w:r>
      <w:bookmarkEnd w:id="0"/>
    </w:p>
    <w:p w14:paraId="2D753DF5" w14:textId="4743FA3B" w:rsidR="00035A00" w:rsidRDefault="00035A00" w:rsidP="00035A00">
      <w:pPr>
        <w:rPr>
          <w:rFonts w:cs="Times New Roman"/>
          <w:szCs w:val="24"/>
        </w:rPr>
      </w:pPr>
      <w:r>
        <w:rPr>
          <w:rFonts w:cs="Times New Roman"/>
          <w:szCs w:val="24"/>
        </w:rPr>
        <w:t>This is to certify that M</w:t>
      </w:r>
      <w:r w:rsidR="00BD2468">
        <w:rPr>
          <w:rFonts w:cs="Times New Roman"/>
          <w:szCs w:val="24"/>
        </w:rPr>
        <w:t>iss</w:t>
      </w:r>
      <w:r>
        <w:rPr>
          <w:rFonts w:cs="Times New Roman"/>
          <w:szCs w:val="24"/>
        </w:rPr>
        <w:t>.</w:t>
      </w:r>
      <w:r w:rsidR="00BD2468">
        <w:rPr>
          <w:rFonts w:cs="Times New Roman"/>
          <w:szCs w:val="24"/>
        </w:rPr>
        <w:t xml:space="preserve"> Babita Rimal</w:t>
      </w:r>
      <w:r>
        <w:rPr>
          <w:rFonts w:cs="Times New Roman"/>
          <w:szCs w:val="24"/>
        </w:rPr>
        <w:t xml:space="preserve"> has submitted the seminar report on the topic </w:t>
      </w:r>
      <w:r w:rsidR="00BD2468">
        <w:t>"</w:t>
      </w:r>
      <w:r w:rsidR="00BD2468" w:rsidRPr="00035A00">
        <w:rPr>
          <w:b/>
          <w:bCs/>
          <w:szCs w:val="24"/>
        </w:rPr>
        <w:t>Image Segmentation using K-means Clustering Algorithm</w:t>
      </w:r>
      <w:r w:rsidRPr="00802D29">
        <w:rPr>
          <w:rFonts w:cs="Times New Roman"/>
          <w:b/>
          <w:bCs/>
          <w:szCs w:val="24"/>
        </w:rPr>
        <w:t>”</w:t>
      </w:r>
      <w:r>
        <w:rPr>
          <w:rFonts w:cs="Times New Roman"/>
          <w:szCs w:val="24"/>
        </w:rPr>
        <w:t xml:space="preserve"> for the partial fulfilment of </w:t>
      </w:r>
      <w:r w:rsidR="00BD2468">
        <w:rPr>
          <w:rFonts w:cs="Times New Roman"/>
          <w:szCs w:val="24"/>
        </w:rPr>
        <w:t>Masters</w:t>
      </w:r>
      <w:r>
        <w:rPr>
          <w:rFonts w:cs="Times New Roman"/>
          <w:szCs w:val="24"/>
        </w:rPr>
        <w:t xml:space="preserve"> of Science in Computer Science and Information Technology, first semester. I hereby, declare that this seminar report has been approved.</w:t>
      </w:r>
    </w:p>
    <w:p w14:paraId="05D69AD4" w14:textId="77777777" w:rsidR="00035A00" w:rsidRDefault="00035A00" w:rsidP="00035A00">
      <w:pPr>
        <w:rPr>
          <w:rFonts w:cs="Times New Roman"/>
          <w:szCs w:val="24"/>
        </w:rPr>
      </w:pPr>
    </w:p>
    <w:p w14:paraId="14FE5AAF" w14:textId="77777777" w:rsidR="00035A00" w:rsidRDefault="00035A00" w:rsidP="00035A00">
      <w:pPr>
        <w:rPr>
          <w:rFonts w:cs="Times New Roman"/>
          <w:szCs w:val="24"/>
        </w:rPr>
      </w:pPr>
    </w:p>
    <w:p w14:paraId="7CE9B0BB" w14:textId="77777777" w:rsidR="00035A00" w:rsidRDefault="00035A00" w:rsidP="00035A00">
      <w:pPr>
        <w:rPr>
          <w:rFonts w:cs="Times New Roman"/>
          <w:szCs w:val="24"/>
        </w:rPr>
      </w:pPr>
    </w:p>
    <w:p w14:paraId="2C2DE8E0" w14:textId="77777777" w:rsidR="00035A00" w:rsidRDefault="00035A00" w:rsidP="00035A00">
      <w:pPr>
        <w:rPr>
          <w:rFonts w:cs="Times New Roman"/>
          <w:szCs w:val="24"/>
        </w:rPr>
      </w:pPr>
      <w:r>
        <w:rPr>
          <w:rFonts w:cs="Times New Roman"/>
          <w:szCs w:val="24"/>
        </w:rPr>
        <w:t>____________________</w:t>
      </w:r>
    </w:p>
    <w:p w14:paraId="784BA56D" w14:textId="77777777" w:rsidR="00035A00" w:rsidRDefault="00035A00" w:rsidP="00035A00">
      <w:pPr>
        <w:rPr>
          <w:rFonts w:cs="Times New Roman"/>
          <w:szCs w:val="24"/>
        </w:rPr>
      </w:pPr>
      <w:r>
        <w:rPr>
          <w:rFonts w:cs="Times New Roman"/>
          <w:szCs w:val="24"/>
        </w:rPr>
        <w:t xml:space="preserve">Supervisor </w:t>
      </w:r>
    </w:p>
    <w:p w14:paraId="09162E74" w14:textId="3BA73B4E" w:rsidR="00035A00" w:rsidRDefault="00035A00" w:rsidP="00035A00">
      <w:pPr>
        <w:rPr>
          <w:rFonts w:cs="Times New Roman"/>
          <w:szCs w:val="24"/>
        </w:rPr>
      </w:pPr>
      <w:r>
        <w:rPr>
          <w:rFonts w:cs="Times New Roman"/>
          <w:szCs w:val="24"/>
        </w:rPr>
        <w:t xml:space="preserve">Assoc. Prof. Mr. </w:t>
      </w:r>
      <w:r w:rsidR="00BD2468">
        <w:rPr>
          <w:rFonts w:cs="Times New Roman"/>
          <w:szCs w:val="24"/>
        </w:rPr>
        <w:t xml:space="preserve">Jagdish </w:t>
      </w:r>
      <w:r w:rsidR="006E442C">
        <w:rPr>
          <w:rFonts w:cs="Times New Roman"/>
          <w:szCs w:val="24"/>
        </w:rPr>
        <w:t>Bhatta</w:t>
      </w:r>
    </w:p>
    <w:p w14:paraId="3300C254" w14:textId="77777777" w:rsidR="00035A00" w:rsidRDefault="00035A00" w:rsidP="00035A00">
      <w:pPr>
        <w:rPr>
          <w:rFonts w:cs="Times New Roman"/>
          <w:szCs w:val="24"/>
        </w:rPr>
      </w:pPr>
      <w:r>
        <w:rPr>
          <w:rFonts w:cs="Times New Roman"/>
          <w:szCs w:val="24"/>
        </w:rPr>
        <w:t>Central Department of Computer Science and Information Technology</w:t>
      </w:r>
    </w:p>
    <w:p w14:paraId="2A669879" w14:textId="2FD8EEB4" w:rsidR="00035A00" w:rsidRPr="00BD2468" w:rsidRDefault="00035A00" w:rsidP="00BD2468">
      <w:pPr>
        <w:rPr>
          <w:rFonts w:cs="Times New Roman"/>
          <w:szCs w:val="24"/>
        </w:rPr>
      </w:pPr>
      <w:r>
        <w:rPr>
          <w:rFonts w:cs="Times New Roman"/>
          <w:szCs w:val="24"/>
        </w:rPr>
        <w:br w:type="page"/>
      </w:r>
      <w:bookmarkStart w:id="1" w:name="_Toc55054"/>
    </w:p>
    <w:p w14:paraId="2F73F1B6" w14:textId="48240F2A" w:rsidR="00035A00" w:rsidRPr="003E7518" w:rsidRDefault="00035A00" w:rsidP="00035A00">
      <w:pPr>
        <w:pStyle w:val="Heading1"/>
        <w:jc w:val="center"/>
        <w:rPr>
          <w:rFonts w:ascii="Times New Roman" w:hAnsi="Times New Roman" w:cs="Times New Roman"/>
          <w:b/>
          <w:bCs/>
          <w:color w:val="auto"/>
        </w:rPr>
      </w:pPr>
      <w:bookmarkStart w:id="2" w:name="_Toc139506491"/>
      <w:r w:rsidRPr="003E7518">
        <w:rPr>
          <w:rFonts w:ascii="Times New Roman" w:hAnsi="Times New Roman" w:cs="Times New Roman"/>
          <w:b/>
          <w:bCs/>
          <w:color w:val="auto"/>
        </w:rPr>
        <w:lastRenderedPageBreak/>
        <w:t>Certificate of Approval</w:t>
      </w:r>
      <w:bookmarkEnd w:id="1"/>
      <w:bookmarkEnd w:id="2"/>
    </w:p>
    <w:p w14:paraId="0E0C9309" w14:textId="77777777" w:rsidR="00035A00" w:rsidRDefault="00035A00" w:rsidP="00035A00">
      <w:pPr>
        <w:spacing w:line="259" w:lineRule="auto"/>
        <w:ind w:left="288"/>
        <w:jc w:val="left"/>
      </w:pPr>
      <w:r>
        <w:t xml:space="preserve">  </w:t>
      </w:r>
    </w:p>
    <w:p w14:paraId="1371716D" w14:textId="77777777" w:rsidR="00035A00" w:rsidRDefault="00035A00" w:rsidP="00035A00">
      <w:pPr>
        <w:spacing w:after="112" w:line="259" w:lineRule="auto"/>
        <w:ind w:left="288"/>
        <w:jc w:val="left"/>
      </w:pPr>
      <w:r>
        <w:t xml:space="preserve">  </w:t>
      </w:r>
    </w:p>
    <w:p w14:paraId="0385D26C" w14:textId="319B27CC" w:rsidR="00BD2468" w:rsidRDefault="00BD2468" w:rsidP="00BD2468">
      <w:pPr>
        <w:rPr>
          <w:rFonts w:cs="Times New Roman"/>
          <w:szCs w:val="24"/>
        </w:rPr>
      </w:pPr>
      <w:r w:rsidRPr="00CC4833">
        <w:rPr>
          <w:rFonts w:cs="Times New Roman"/>
          <w:szCs w:val="24"/>
        </w:rPr>
        <w:t xml:space="preserve">This is to certify that </w:t>
      </w:r>
      <w:r>
        <w:rPr>
          <w:rFonts w:cs="Times New Roman"/>
          <w:szCs w:val="24"/>
        </w:rPr>
        <w:t xml:space="preserve">the seminar report prepared by Miss. Babita Rimal </w:t>
      </w:r>
      <w:r>
        <w:t>"</w:t>
      </w:r>
      <w:r w:rsidRPr="00035A00">
        <w:rPr>
          <w:b/>
          <w:bCs/>
          <w:szCs w:val="24"/>
        </w:rPr>
        <w:t>Image Segmentation using K-means Clustering Algorithm</w:t>
      </w:r>
      <w:r w:rsidRPr="00802D29">
        <w:rPr>
          <w:rFonts w:cs="Times New Roman"/>
          <w:b/>
          <w:bCs/>
          <w:szCs w:val="24"/>
        </w:rPr>
        <w:t>”</w:t>
      </w:r>
      <w:r>
        <w:rPr>
          <w:rFonts w:cs="Times New Roman"/>
          <w:b/>
          <w:bCs/>
          <w:szCs w:val="24"/>
        </w:rPr>
        <w:t xml:space="preserve"> </w:t>
      </w:r>
      <w:r>
        <w:rPr>
          <w:rFonts w:cs="Times New Roman"/>
          <w:szCs w:val="24"/>
        </w:rPr>
        <w:t>in partial fulfilment of the requirements for the degree of Masters of Science in Computer Science and Information Technology has been well studied. In our opinion, it is satisfactory in the scope and quality as a project for the required degree.</w:t>
      </w:r>
    </w:p>
    <w:p w14:paraId="3FE62A50" w14:textId="77777777" w:rsidR="00BD2468" w:rsidRDefault="00BD2468" w:rsidP="00BD2468">
      <w:pPr>
        <w:rPr>
          <w:rFonts w:cs="Times New Roman"/>
          <w:szCs w:val="24"/>
        </w:rPr>
      </w:pPr>
    </w:p>
    <w:p w14:paraId="7BF217ED" w14:textId="77777777" w:rsidR="00BD2468" w:rsidRDefault="00BD2468" w:rsidP="00BD2468">
      <w:pPr>
        <w:jc w:val="center"/>
        <w:rPr>
          <w:rFonts w:cs="Times New Roman"/>
          <w:szCs w:val="24"/>
        </w:rPr>
      </w:pPr>
      <w:r>
        <w:rPr>
          <w:rFonts w:cs="Times New Roman"/>
          <w:szCs w:val="24"/>
        </w:rPr>
        <w:t>Evaluation Committee</w:t>
      </w:r>
    </w:p>
    <w:p w14:paraId="118CC946" w14:textId="77777777" w:rsidR="00BD2468" w:rsidRDefault="00BD2468" w:rsidP="00BD2468">
      <w:pPr>
        <w:jc w:val="center"/>
        <w:rPr>
          <w:rFonts w:cs="Times New Roman"/>
          <w:szCs w:val="24"/>
        </w:rPr>
      </w:pPr>
    </w:p>
    <w:p w14:paraId="611244BD" w14:textId="77777777" w:rsidR="00BD2468" w:rsidRDefault="00BD2468" w:rsidP="00BD2468">
      <w:pPr>
        <w:rPr>
          <w:rFonts w:cs="Times New Roman"/>
          <w:szCs w:val="24"/>
        </w:rPr>
      </w:pPr>
    </w:p>
    <w:p w14:paraId="14E3FD59" w14:textId="77777777" w:rsidR="00BD2468" w:rsidRDefault="00BD2468" w:rsidP="00BD2468">
      <w:pPr>
        <w:rPr>
          <w:rFonts w:cs="Times New Roman"/>
          <w:szCs w:val="24"/>
        </w:rPr>
      </w:pPr>
      <w:r>
        <w:rPr>
          <w:rFonts w:cs="Times New Roman"/>
          <w:szCs w:val="24"/>
        </w:rPr>
        <w:t xml:space="preserve">  …………….…………………………..</w:t>
      </w:r>
      <w:r>
        <w:rPr>
          <w:rFonts w:cs="Times New Roman"/>
          <w:szCs w:val="24"/>
        </w:rPr>
        <w:tab/>
      </w:r>
      <w:r>
        <w:rPr>
          <w:rFonts w:cs="Times New Roman"/>
          <w:szCs w:val="24"/>
        </w:rPr>
        <w:tab/>
        <w:t>………..…………………………………</w:t>
      </w:r>
    </w:p>
    <w:p w14:paraId="097B0E63" w14:textId="179BC53B" w:rsidR="00BD2468" w:rsidRDefault="00BD2468" w:rsidP="00BD2468">
      <w:pPr>
        <w:rPr>
          <w:rFonts w:cs="Times New Roman"/>
          <w:szCs w:val="24"/>
        </w:rPr>
      </w:pPr>
      <w:r>
        <w:rPr>
          <w:rFonts w:cs="Times New Roman"/>
          <w:szCs w:val="24"/>
        </w:rPr>
        <w:t xml:space="preserve">          Asst. Prof. Sarbin Sayami</w:t>
      </w:r>
      <w:r>
        <w:rPr>
          <w:rFonts w:cs="Times New Roman"/>
          <w:szCs w:val="24"/>
        </w:rPr>
        <w:tab/>
      </w:r>
      <w:r>
        <w:rPr>
          <w:rFonts w:cs="Times New Roman"/>
          <w:szCs w:val="24"/>
        </w:rPr>
        <w:tab/>
      </w:r>
      <w:r>
        <w:rPr>
          <w:rFonts w:cs="Times New Roman"/>
          <w:szCs w:val="24"/>
        </w:rPr>
        <w:tab/>
        <w:t xml:space="preserve">        Assoc. Prof. Jagdish </w:t>
      </w:r>
      <w:r w:rsidR="006E442C">
        <w:rPr>
          <w:rFonts w:cs="Times New Roman"/>
          <w:szCs w:val="24"/>
        </w:rPr>
        <w:t>Bhatta</w:t>
      </w:r>
    </w:p>
    <w:p w14:paraId="50E39147" w14:textId="5D5E08BC" w:rsidR="00BD2468" w:rsidRDefault="00BD2468" w:rsidP="00BD2468">
      <w:pPr>
        <w:rPr>
          <w:rFonts w:cs="Times New Roman"/>
          <w:szCs w:val="24"/>
        </w:rPr>
      </w:pPr>
      <w:r>
        <w:rPr>
          <w:rFonts w:cs="Times New Roman"/>
          <w:szCs w:val="24"/>
        </w:rPr>
        <w:t xml:space="preserve">                         (H.O.D)</w:t>
      </w:r>
      <w:r>
        <w:rPr>
          <w:rFonts w:cs="Times New Roman"/>
          <w:szCs w:val="24"/>
        </w:rPr>
        <w:tab/>
      </w:r>
      <w:r>
        <w:rPr>
          <w:rFonts w:cs="Times New Roman"/>
          <w:szCs w:val="24"/>
        </w:rPr>
        <w:tab/>
      </w:r>
      <w:r>
        <w:rPr>
          <w:rFonts w:cs="Times New Roman"/>
          <w:szCs w:val="24"/>
        </w:rPr>
        <w:tab/>
      </w:r>
      <w:r>
        <w:rPr>
          <w:rFonts w:cs="Times New Roman"/>
          <w:szCs w:val="24"/>
        </w:rPr>
        <w:tab/>
      </w:r>
      <w:proofErr w:type="gramStart"/>
      <w:r>
        <w:rPr>
          <w:rFonts w:cs="Times New Roman"/>
          <w:szCs w:val="24"/>
        </w:rPr>
        <w:tab/>
        <w:t xml:space="preserve">  (</w:t>
      </w:r>
      <w:proofErr w:type="gramEnd"/>
      <w:r>
        <w:rPr>
          <w:rFonts w:cs="Times New Roman"/>
          <w:szCs w:val="24"/>
        </w:rPr>
        <w:t>Supervisor)</w:t>
      </w:r>
    </w:p>
    <w:p w14:paraId="45493C2A" w14:textId="77777777" w:rsidR="00BD2468" w:rsidRDefault="00BD2468" w:rsidP="00BD2468">
      <w:pPr>
        <w:rPr>
          <w:rFonts w:cs="Times New Roman"/>
          <w:szCs w:val="24"/>
        </w:rPr>
      </w:pPr>
      <w:r>
        <w:rPr>
          <w:rFonts w:cs="Times New Roman"/>
          <w:szCs w:val="24"/>
        </w:rPr>
        <w:t>Central Department of Computer Science</w:t>
      </w:r>
      <w:r>
        <w:rPr>
          <w:rFonts w:cs="Times New Roman"/>
          <w:szCs w:val="24"/>
        </w:rPr>
        <w:tab/>
        <w:t xml:space="preserve">            Central Department of Computer Science</w:t>
      </w:r>
    </w:p>
    <w:p w14:paraId="2595FC43" w14:textId="77777777" w:rsidR="00BD2468" w:rsidRDefault="00BD2468" w:rsidP="00BD2468">
      <w:pPr>
        <w:rPr>
          <w:rFonts w:cs="Times New Roman"/>
          <w:szCs w:val="24"/>
        </w:rPr>
      </w:pPr>
      <w:r>
        <w:rPr>
          <w:rFonts w:cs="Times New Roman"/>
          <w:szCs w:val="24"/>
        </w:rPr>
        <w:t xml:space="preserve">       and Information Technology</w:t>
      </w:r>
      <w:r>
        <w:rPr>
          <w:rFonts w:cs="Times New Roman"/>
          <w:szCs w:val="24"/>
        </w:rPr>
        <w:tab/>
      </w:r>
      <w:r>
        <w:rPr>
          <w:rFonts w:cs="Times New Roman"/>
          <w:szCs w:val="24"/>
        </w:rPr>
        <w:tab/>
      </w:r>
      <w:r>
        <w:rPr>
          <w:rFonts w:cs="Times New Roman"/>
          <w:szCs w:val="24"/>
        </w:rPr>
        <w:tab/>
      </w:r>
      <w:r>
        <w:rPr>
          <w:rFonts w:cs="Times New Roman"/>
          <w:szCs w:val="24"/>
        </w:rPr>
        <w:tab/>
        <w:t>and Information Technology</w:t>
      </w:r>
    </w:p>
    <w:p w14:paraId="05FB6A7D" w14:textId="77777777" w:rsidR="00BD2468" w:rsidRDefault="00BD2468" w:rsidP="00BD2468">
      <w:pPr>
        <w:rPr>
          <w:rFonts w:cs="Times New Roman"/>
          <w:szCs w:val="24"/>
        </w:rPr>
      </w:pPr>
    </w:p>
    <w:p w14:paraId="1930F037" w14:textId="77777777" w:rsidR="00BD2468" w:rsidRDefault="00BD2468" w:rsidP="00BD2468">
      <w:pPr>
        <w:rPr>
          <w:rFonts w:cs="Times New Roman"/>
          <w:szCs w:val="24"/>
        </w:rPr>
      </w:pPr>
    </w:p>
    <w:p w14:paraId="057C274E" w14:textId="77777777" w:rsidR="00BD2468" w:rsidRDefault="00BD2468" w:rsidP="00BD2468">
      <w:pPr>
        <w:rPr>
          <w:rFonts w:cs="Times New Roman"/>
          <w:szCs w:val="24"/>
        </w:rPr>
      </w:pPr>
    </w:p>
    <w:p w14:paraId="06FC8D18" w14:textId="77777777" w:rsidR="00BD2468" w:rsidRDefault="00BD2468" w:rsidP="00BD2468">
      <w:pPr>
        <w:rPr>
          <w:rFonts w:cs="Times New Roman"/>
          <w:szCs w:val="24"/>
        </w:rPr>
      </w:pPr>
    </w:p>
    <w:p w14:paraId="21BD7636" w14:textId="77777777" w:rsidR="00BD2468" w:rsidRDefault="00BD2468" w:rsidP="00BD2468">
      <w:pPr>
        <w:ind w:firstLine="720"/>
        <w:jc w:val="center"/>
        <w:rPr>
          <w:rFonts w:cs="Times New Roman"/>
          <w:szCs w:val="24"/>
        </w:rPr>
      </w:pPr>
      <w:r>
        <w:rPr>
          <w:rFonts w:cs="Times New Roman"/>
          <w:szCs w:val="24"/>
        </w:rPr>
        <w:t>……………………………</w:t>
      </w:r>
    </w:p>
    <w:p w14:paraId="7C6CBAB3" w14:textId="0A9FB820" w:rsidR="00BD2468" w:rsidRDefault="00BD2468" w:rsidP="00BD2468">
      <w:pPr>
        <w:ind w:firstLine="720"/>
        <w:jc w:val="center"/>
        <w:rPr>
          <w:rFonts w:cs="Times New Roman"/>
          <w:szCs w:val="24"/>
        </w:rPr>
      </w:pPr>
      <w:r>
        <w:rPr>
          <w:rFonts w:cs="Times New Roman"/>
          <w:szCs w:val="24"/>
        </w:rPr>
        <w:t>(External)</w:t>
      </w:r>
    </w:p>
    <w:p w14:paraId="75C8C91B" w14:textId="77777777" w:rsidR="00BD2468" w:rsidRDefault="00BD2468" w:rsidP="00035A00">
      <w:pPr>
        <w:spacing w:line="259" w:lineRule="auto"/>
        <w:ind w:left="274"/>
        <w:jc w:val="left"/>
      </w:pPr>
    </w:p>
    <w:p w14:paraId="234891E9" w14:textId="77777777" w:rsidR="00BD2468" w:rsidRDefault="00BD2468" w:rsidP="00035A00">
      <w:pPr>
        <w:spacing w:line="259" w:lineRule="auto"/>
        <w:ind w:left="274"/>
        <w:jc w:val="left"/>
      </w:pPr>
    </w:p>
    <w:p w14:paraId="0781A044" w14:textId="77777777" w:rsidR="00BD2468" w:rsidRDefault="00BD2468" w:rsidP="00035A00">
      <w:pPr>
        <w:spacing w:line="259" w:lineRule="auto"/>
        <w:ind w:left="274"/>
        <w:jc w:val="left"/>
      </w:pPr>
    </w:p>
    <w:p w14:paraId="527BEF5A" w14:textId="77777777" w:rsidR="00BD2468" w:rsidRDefault="00BD2468" w:rsidP="00035A00">
      <w:pPr>
        <w:spacing w:line="259" w:lineRule="auto"/>
        <w:ind w:left="274"/>
        <w:jc w:val="left"/>
      </w:pPr>
    </w:p>
    <w:p w14:paraId="734EBAE0" w14:textId="77777777" w:rsidR="00BD2468" w:rsidRDefault="00BD2468" w:rsidP="00035A00">
      <w:pPr>
        <w:spacing w:line="259" w:lineRule="auto"/>
        <w:ind w:left="274"/>
        <w:jc w:val="left"/>
      </w:pPr>
    </w:p>
    <w:p w14:paraId="4F8B1AFB" w14:textId="77777777" w:rsidR="00BD2468" w:rsidRDefault="00BD2468" w:rsidP="00035A00">
      <w:pPr>
        <w:spacing w:line="259" w:lineRule="auto"/>
        <w:ind w:left="274"/>
        <w:jc w:val="left"/>
      </w:pPr>
    </w:p>
    <w:p w14:paraId="091F9E34" w14:textId="77777777" w:rsidR="00BD2468" w:rsidRDefault="00BD2468" w:rsidP="00035A00">
      <w:pPr>
        <w:spacing w:line="259" w:lineRule="auto"/>
        <w:ind w:left="274"/>
        <w:jc w:val="left"/>
      </w:pPr>
    </w:p>
    <w:p w14:paraId="62C4B8C5" w14:textId="77777777" w:rsidR="00BD2468" w:rsidRDefault="00BD2468" w:rsidP="00035A00">
      <w:pPr>
        <w:spacing w:line="259" w:lineRule="auto"/>
        <w:ind w:left="274"/>
        <w:jc w:val="left"/>
      </w:pPr>
    </w:p>
    <w:p w14:paraId="76AE7C11" w14:textId="1D04F8AD" w:rsidR="00035A00" w:rsidRDefault="00035A00" w:rsidP="00035A00">
      <w:pPr>
        <w:spacing w:line="259" w:lineRule="auto"/>
        <w:ind w:left="274"/>
        <w:jc w:val="left"/>
      </w:pPr>
      <w:r>
        <w:t xml:space="preserve"> </w:t>
      </w:r>
    </w:p>
    <w:p w14:paraId="1EDA9CA7" w14:textId="77777777" w:rsidR="00035A00" w:rsidRDefault="00035A00" w:rsidP="00035A00">
      <w:pPr>
        <w:spacing w:after="31" w:line="259" w:lineRule="auto"/>
        <w:ind w:left="274"/>
        <w:jc w:val="left"/>
      </w:pPr>
      <w:r>
        <w:t xml:space="preserve"> </w:t>
      </w:r>
    </w:p>
    <w:p w14:paraId="43B86B8A" w14:textId="77777777" w:rsidR="00035A00" w:rsidRDefault="00035A00" w:rsidP="00035A00">
      <w:pPr>
        <w:spacing w:line="259" w:lineRule="auto"/>
        <w:jc w:val="left"/>
      </w:pPr>
      <w:r>
        <w:rPr>
          <w:sz w:val="28"/>
        </w:rPr>
        <w:t xml:space="preserve">  </w:t>
      </w:r>
    </w:p>
    <w:p w14:paraId="150261CE" w14:textId="77777777" w:rsidR="00035A00" w:rsidRDefault="00035A00" w:rsidP="00035A00">
      <w:pPr>
        <w:spacing w:line="259" w:lineRule="auto"/>
        <w:jc w:val="left"/>
      </w:pPr>
      <w:r>
        <w:t xml:space="preserve"> </w:t>
      </w:r>
    </w:p>
    <w:p w14:paraId="57D64621" w14:textId="77777777" w:rsidR="007D123F" w:rsidRDefault="007D123F" w:rsidP="00035A00">
      <w:pPr>
        <w:spacing w:line="259" w:lineRule="auto"/>
        <w:jc w:val="left"/>
      </w:pPr>
    </w:p>
    <w:p w14:paraId="176ED90E" w14:textId="5F9F4BF9" w:rsidR="00035A00" w:rsidRPr="003E7518" w:rsidRDefault="00035A00" w:rsidP="00BD2468">
      <w:pPr>
        <w:pStyle w:val="Heading1"/>
        <w:ind w:right="8"/>
        <w:jc w:val="center"/>
        <w:rPr>
          <w:rFonts w:ascii="Times New Roman" w:hAnsi="Times New Roman" w:cs="Times New Roman"/>
          <w:b/>
          <w:bCs/>
          <w:color w:val="auto"/>
        </w:rPr>
      </w:pPr>
      <w:bookmarkStart w:id="3" w:name="_Toc55055"/>
      <w:bookmarkStart w:id="4" w:name="_Toc139506492"/>
      <w:r w:rsidRPr="003E7518">
        <w:rPr>
          <w:rFonts w:ascii="Times New Roman" w:hAnsi="Times New Roman" w:cs="Times New Roman"/>
          <w:b/>
          <w:bCs/>
          <w:color w:val="auto"/>
        </w:rPr>
        <w:lastRenderedPageBreak/>
        <w:t>Acknowledgement</w:t>
      </w:r>
      <w:bookmarkEnd w:id="3"/>
      <w:bookmarkEnd w:id="4"/>
    </w:p>
    <w:p w14:paraId="1289B0ED" w14:textId="77777777" w:rsidR="00035A00" w:rsidRDefault="00035A00" w:rsidP="00035A00">
      <w:pPr>
        <w:spacing w:line="259" w:lineRule="auto"/>
        <w:ind w:left="216"/>
        <w:jc w:val="center"/>
      </w:pPr>
      <w:r>
        <w:rPr>
          <w:sz w:val="32"/>
        </w:rPr>
        <w:t xml:space="preserve"> </w:t>
      </w:r>
      <w:r>
        <w:t xml:space="preserve"> </w:t>
      </w:r>
    </w:p>
    <w:p w14:paraId="13DE64B0" w14:textId="02CB9BC3" w:rsidR="00BD2468" w:rsidRPr="001B6CB0" w:rsidRDefault="00BD2468" w:rsidP="00BD2468">
      <w:pPr>
        <w:rPr>
          <w:rFonts w:cs="Times New Roman"/>
        </w:rPr>
      </w:pPr>
      <w:r w:rsidRPr="001B6CB0">
        <w:rPr>
          <w:rFonts w:cs="Times New Roman"/>
        </w:rPr>
        <w:t>The success and final outcome of this report required a lot of guidance and assistance from many people and I am very fortunate to have got this all along the completion. I am very glad to express my deepest sense of gratitude and sincere thanks to my highly respected and esteemed supervisor</w:t>
      </w:r>
      <w:r>
        <w:rPr>
          <w:rFonts w:cs="Times New Roman"/>
        </w:rPr>
        <w:t xml:space="preserve"> </w:t>
      </w:r>
      <w:r w:rsidRPr="004944DE">
        <w:rPr>
          <w:rFonts w:cs="Times New Roman"/>
          <w:b/>
          <w:bCs/>
        </w:rPr>
        <w:t xml:space="preserve">Assoc. Prof. </w:t>
      </w:r>
      <w:r w:rsidRPr="00BD2468">
        <w:rPr>
          <w:rFonts w:cs="Times New Roman"/>
          <w:b/>
          <w:bCs/>
          <w:szCs w:val="24"/>
        </w:rPr>
        <w:t xml:space="preserve">Jagdish </w:t>
      </w:r>
      <w:r w:rsidR="006E442C">
        <w:rPr>
          <w:rFonts w:cs="Times New Roman"/>
          <w:b/>
          <w:bCs/>
          <w:szCs w:val="24"/>
        </w:rPr>
        <w:t>Bhatta</w:t>
      </w:r>
      <w:r>
        <w:rPr>
          <w:rFonts w:cs="Times New Roman"/>
          <w:b/>
          <w:bCs/>
        </w:rPr>
        <w:t>,</w:t>
      </w:r>
      <w:r w:rsidRPr="001B6CB0">
        <w:rPr>
          <w:rFonts w:cs="Times New Roman"/>
        </w:rPr>
        <w:t xml:space="preserve"> Central Department of </w:t>
      </w:r>
      <w:r>
        <w:rPr>
          <w:rFonts w:cs="Times New Roman"/>
        </w:rPr>
        <w:t>C</w:t>
      </w:r>
      <w:r w:rsidRPr="001B6CB0">
        <w:rPr>
          <w:rFonts w:cs="Times New Roman"/>
        </w:rPr>
        <w:t xml:space="preserve">omputer </w:t>
      </w:r>
      <w:r>
        <w:rPr>
          <w:rFonts w:cs="Times New Roman"/>
        </w:rPr>
        <w:t>S</w:t>
      </w:r>
      <w:r w:rsidRPr="001B6CB0">
        <w:rPr>
          <w:rFonts w:cs="Times New Roman"/>
        </w:rPr>
        <w:t xml:space="preserve">cience and Information Technology for his valuable supervision, guidance, encouragement, and support for completing this paper. </w:t>
      </w:r>
    </w:p>
    <w:p w14:paraId="55C9695C" w14:textId="77777777" w:rsidR="00BD2468" w:rsidRDefault="00BD2468" w:rsidP="00BD2468">
      <w:pPr>
        <w:rPr>
          <w:rFonts w:cs="Times New Roman"/>
        </w:rPr>
      </w:pPr>
      <w:r w:rsidRPr="001B6CB0">
        <w:rPr>
          <w:rFonts w:cs="Times New Roman"/>
        </w:rPr>
        <w:t xml:space="preserve">I am also thankful to </w:t>
      </w:r>
      <w:r w:rsidRPr="004944DE">
        <w:rPr>
          <w:rFonts w:cs="Times New Roman"/>
          <w:b/>
          <w:bCs/>
        </w:rPr>
        <w:t>Asst. Prof. Sarbin Sayami</w:t>
      </w:r>
      <w:r>
        <w:rPr>
          <w:rFonts w:cs="Times New Roman"/>
        </w:rPr>
        <w:t>,</w:t>
      </w:r>
      <w:r w:rsidRPr="001B6CB0">
        <w:rPr>
          <w:rFonts w:cs="Times New Roman"/>
        </w:rPr>
        <w:t xml:space="preserve"> HOD of Central Department of Computer Science and Information Technology for his constant support throughout the period.</w:t>
      </w:r>
      <w:r>
        <w:rPr>
          <w:rFonts w:cs="Times New Roman"/>
        </w:rPr>
        <w:t xml:space="preserve"> </w:t>
      </w:r>
      <w:r w:rsidRPr="001B6CB0">
        <w:rPr>
          <w:rFonts w:cs="Times New Roman"/>
        </w:rPr>
        <w:t>Furthermore, with immense pleasure, I submit by deepest gratitude to the Central Department of Computer Science and Information Technology, Tribhuvan University, and all the faculty members of CDCSIT for providing the platform to explore the knowledge of interest. At the end I would like to express my sincere thanks to all my friends and others who helped me directly or indirectly.</w:t>
      </w:r>
    </w:p>
    <w:p w14:paraId="4B1C02DC" w14:textId="77777777" w:rsidR="00BD2468" w:rsidRDefault="00BD2468" w:rsidP="00BD2468">
      <w:pPr>
        <w:spacing w:after="125"/>
        <w:ind w:right="1401"/>
      </w:pPr>
    </w:p>
    <w:p w14:paraId="0DF6AF0D" w14:textId="3FDE3820" w:rsidR="00035A00" w:rsidRDefault="00035A00" w:rsidP="00BD2468">
      <w:pPr>
        <w:spacing w:after="125"/>
        <w:ind w:right="1401"/>
      </w:pPr>
      <w:r>
        <w:t xml:space="preserve">Thanking you, </w:t>
      </w:r>
    </w:p>
    <w:p w14:paraId="42A82E4E" w14:textId="757FA305" w:rsidR="00035A00" w:rsidRDefault="00035A00" w:rsidP="00BD2468">
      <w:pPr>
        <w:spacing w:after="112" w:line="259" w:lineRule="auto"/>
        <w:jc w:val="left"/>
      </w:pPr>
      <w:r>
        <w:t xml:space="preserve"> Babita Rimal </w:t>
      </w:r>
      <w:r w:rsidR="00BF45B9">
        <w:t>(</w:t>
      </w:r>
      <w:r w:rsidR="00352B3C">
        <w:t>7915008</w:t>
      </w:r>
      <w:r w:rsidR="00BF45B9">
        <w:t>)</w:t>
      </w:r>
    </w:p>
    <w:p w14:paraId="66FDACBA" w14:textId="77777777" w:rsidR="00035A00" w:rsidRDefault="00035A00" w:rsidP="00035A00">
      <w:pPr>
        <w:spacing w:line="259" w:lineRule="auto"/>
        <w:ind w:right="111"/>
        <w:jc w:val="right"/>
      </w:pPr>
      <w:r>
        <w:t xml:space="preserve">  </w:t>
      </w:r>
    </w:p>
    <w:p w14:paraId="2CD8557B" w14:textId="77777777" w:rsidR="00035A00" w:rsidRDefault="00035A00" w:rsidP="00035A00">
      <w:pPr>
        <w:spacing w:line="259" w:lineRule="auto"/>
        <w:ind w:right="111"/>
        <w:jc w:val="right"/>
      </w:pPr>
      <w:r>
        <w:t xml:space="preserve">  </w:t>
      </w:r>
    </w:p>
    <w:p w14:paraId="02541778" w14:textId="77777777" w:rsidR="00035A00" w:rsidRDefault="00035A00" w:rsidP="00035A00">
      <w:pPr>
        <w:spacing w:line="259" w:lineRule="auto"/>
        <w:ind w:right="111"/>
        <w:jc w:val="right"/>
      </w:pPr>
      <w:r>
        <w:t xml:space="preserve">  </w:t>
      </w:r>
    </w:p>
    <w:p w14:paraId="6F150A84" w14:textId="77777777" w:rsidR="00035A00" w:rsidRDefault="00035A00" w:rsidP="00035A00">
      <w:pPr>
        <w:spacing w:line="259" w:lineRule="auto"/>
        <w:ind w:right="111"/>
        <w:jc w:val="right"/>
      </w:pPr>
      <w:r>
        <w:t xml:space="preserve">  </w:t>
      </w:r>
    </w:p>
    <w:p w14:paraId="15416571" w14:textId="77777777" w:rsidR="00035A00" w:rsidRDefault="00035A00" w:rsidP="00035A00">
      <w:pPr>
        <w:spacing w:line="259" w:lineRule="auto"/>
        <w:ind w:right="111"/>
        <w:jc w:val="right"/>
      </w:pPr>
      <w:r>
        <w:t xml:space="preserve">  </w:t>
      </w:r>
    </w:p>
    <w:p w14:paraId="08DD516F" w14:textId="77777777" w:rsidR="00035A00" w:rsidRDefault="00035A00" w:rsidP="00035A00">
      <w:pPr>
        <w:spacing w:line="259" w:lineRule="auto"/>
        <w:ind w:right="111"/>
        <w:jc w:val="right"/>
      </w:pPr>
      <w:r>
        <w:t xml:space="preserve">  </w:t>
      </w:r>
    </w:p>
    <w:p w14:paraId="2D89B756" w14:textId="77777777" w:rsidR="00035A00" w:rsidRDefault="00035A00" w:rsidP="00035A00">
      <w:pPr>
        <w:spacing w:after="12" w:line="259" w:lineRule="auto"/>
        <w:ind w:right="171"/>
        <w:jc w:val="right"/>
      </w:pPr>
      <w:r>
        <w:rPr>
          <w:sz w:val="18"/>
        </w:rPr>
        <w:t xml:space="preserve"> </w:t>
      </w:r>
    </w:p>
    <w:p w14:paraId="174B37EF" w14:textId="77777777" w:rsidR="00035A00" w:rsidRDefault="00035A00" w:rsidP="00035A00">
      <w:pPr>
        <w:spacing w:after="12" w:line="259" w:lineRule="auto"/>
        <w:ind w:right="171"/>
        <w:jc w:val="right"/>
      </w:pPr>
      <w:r>
        <w:rPr>
          <w:sz w:val="18"/>
        </w:rPr>
        <w:t xml:space="preserve"> </w:t>
      </w:r>
    </w:p>
    <w:p w14:paraId="3BAD8F8F" w14:textId="77777777" w:rsidR="00035A00" w:rsidRDefault="00035A00" w:rsidP="00035A00">
      <w:pPr>
        <w:spacing w:after="12" w:line="259" w:lineRule="auto"/>
        <w:ind w:right="171"/>
        <w:jc w:val="right"/>
      </w:pPr>
      <w:r>
        <w:rPr>
          <w:sz w:val="18"/>
        </w:rPr>
        <w:t xml:space="preserve"> </w:t>
      </w:r>
    </w:p>
    <w:p w14:paraId="0C694296" w14:textId="77777777" w:rsidR="00035A00" w:rsidRDefault="00035A00" w:rsidP="00035A00">
      <w:pPr>
        <w:spacing w:after="12" w:line="259" w:lineRule="auto"/>
        <w:ind w:right="171"/>
        <w:jc w:val="right"/>
      </w:pPr>
      <w:r>
        <w:rPr>
          <w:sz w:val="18"/>
        </w:rPr>
        <w:t xml:space="preserve"> </w:t>
      </w:r>
    </w:p>
    <w:p w14:paraId="3D2C1B9B" w14:textId="77777777" w:rsidR="00035A00" w:rsidRDefault="00035A00" w:rsidP="00035A00">
      <w:pPr>
        <w:spacing w:after="68" w:line="259" w:lineRule="auto"/>
        <w:ind w:right="171"/>
        <w:jc w:val="right"/>
      </w:pPr>
      <w:r>
        <w:rPr>
          <w:sz w:val="18"/>
        </w:rPr>
        <w:t xml:space="preserve"> </w:t>
      </w:r>
    </w:p>
    <w:p w14:paraId="602BDC1A" w14:textId="77777777" w:rsidR="00035A00" w:rsidRDefault="00035A00" w:rsidP="00035A00">
      <w:pPr>
        <w:spacing w:after="9" w:line="259" w:lineRule="auto"/>
        <w:ind w:right="156"/>
        <w:jc w:val="right"/>
      </w:pPr>
      <w:r>
        <w:t xml:space="preserve"> </w:t>
      </w:r>
    </w:p>
    <w:p w14:paraId="0DA7C6A3" w14:textId="77777777" w:rsidR="00035A00" w:rsidRDefault="00035A00" w:rsidP="00035A00">
      <w:pPr>
        <w:spacing w:line="259" w:lineRule="auto"/>
        <w:ind w:left="2881"/>
        <w:jc w:val="left"/>
      </w:pPr>
      <w:r>
        <w:rPr>
          <w:rFonts w:eastAsia="Times New Roman" w:cs="Times New Roman"/>
          <w:b/>
        </w:rPr>
        <w:t xml:space="preserve"> </w:t>
      </w:r>
    </w:p>
    <w:p w14:paraId="787C11FC" w14:textId="77777777" w:rsidR="00035A00" w:rsidRDefault="00035A00" w:rsidP="00035A00">
      <w:pPr>
        <w:spacing w:line="259" w:lineRule="auto"/>
        <w:ind w:left="2881"/>
        <w:jc w:val="left"/>
      </w:pPr>
      <w:r>
        <w:rPr>
          <w:rFonts w:eastAsia="Times New Roman" w:cs="Times New Roman"/>
          <w:b/>
        </w:rPr>
        <w:t xml:space="preserve"> </w:t>
      </w:r>
    </w:p>
    <w:p w14:paraId="40704E2D" w14:textId="24C5B06B" w:rsidR="00035A00" w:rsidRDefault="00035A00" w:rsidP="00BD2468">
      <w:pPr>
        <w:spacing w:line="259" w:lineRule="auto"/>
        <w:ind w:left="2881"/>
        <w:jc w:val="left"/>
      </w:pPr>
    </w:p>
    <w:p w14:paraId="79FD912C" w14:textId="77777777" w:rsidR="007D123F" w:rsidRDefault="007D123F" w:rsidP="00BD2468">
      <w:pPr>
        <w:spacing w:line="259" w:lineRule="auto"/>
        <w:ind w:left="2881"/>
        <w:jc w:val="left"/>
      </w:pPr>
    </w:p>
    <w:p w14:paraId="3DDA95DF" w14:textId="77777777" w:rsidR="007D123F" w:rsidRPr="00BD2468" w:rsidRDefault="007D123F" w:rsidP="00BD2468">
      <w:pPr>
        <w:spacing w:line="259" w:lineRule="auto"/>
        <w:ind w:left="2881"/>
        <w:jc w:val="left"/>
      </w:pPr>
    </w:p>
    <w:p w14:paraId="34E8132F" w14:textId="32C165EF" w:rsidR="002160BB" w:rsidRPr="00005B04" w:rsidRDefault="002160BB" w:rsidP="002160BB">
      <w:pPr>
        <w:pStyle w:val="Heading1"/>
        <w:jc w:val="center"/>
        <w:rPr>
          <w:rFonts w:ascii="Times New Roman" w:hAnsi="Times New Roman" w:cs="Times New Roman"/>
          <w:b/>
          <w:bCs/>
          <w:color w:val="auto"/>
        </w:rPr>
      </w:pPr>
      <w:bookmarkStart w:id="5" w:name="_Toc139506493"/>
      <w:r w:rsidRPr="005A308A">
        <w:rPr>
          <w:rFonts w:ascii="Times New Roman" w:hAnsi="Times New Roman" w:cs="Times New Roman"/>
          <w:b/>
          <w:bCs/>
          <w:color w:val="auto"/>
        </w:rPr>
        <w:lastRenderedPageBreak/>
        <w:t>Abstract</w:t>
      </w:r>
      <w:bookmarkEnd w:id="5"/>
    </w:p>
    <w:p w14:paraId="155F2ED0" w14:textId="22B98AE6" w:rsidR="004156A8" w:rsidRDefault="00776349" w:rsidP="00776349">
      <w:r>
        <w:t>Image segmentation is a fundamental task in computer vision that involves dividing an image into meaningful regions or objects. It plays a crucial role in various applications such as object recognition, scene understanding, and medical image analysis. One popular and widely used technique for image segmentation is the K-means clustering algorithm</w:t>
      </w:r>
      <w:r w:rsidR="0043247E">
        <w:t xml:space="preserve"> which has been used for this project</w:t>
      </w:r>
      <w:r>
        <w:t xml:space="preserve">. </w:t>
      </w:r>
    </w:p>
    <w:p w14:paraId="5CFD0477" w14:textId="77777777" w:rsidR="004156A8" w:rsidRDefault="004156A8" w:rsidP="00776349"/>
    <w:p w14:paraId="44C13A26" w14:textId="2D3285B0" w:rsidR="00776349" w:rsidRDefault="00776349" w:rsidP="00776349">
      <w:r>
        <w:t xml:space="preserve">K-means clustering is an unsupervised learning algorithm that partitions data into K clusters based on similarity measures. K-means clustering </w:t>
      </w:r>
      <w:r w:rsidR="0043247E">
        <w:t xml:space="preserve">is applied to </w:t>
      </w:r>
      <w:r>
        <w:t>image data</w:t>
      </w:r>
      <w:r w:rsidR="0043247E">
        <w:t xml:space="preserve"> i.e., breast cancer(malignant)</w:t>
      </w:r>
      <w:r>
        <w:t xml:space="preserve"> </w:t>
      </w:r>
      <w:r w:rsidR="0043247E">
        <w:t xml:space="preserve">where </w:t>
      </w:r>
      <w:r>
        <w:t>group</w:t>
      </w:r>
      <w:r w:rsidR="0043247E">
        <w:t xml:space="preserve"> of</w:t>
      </w:r>
      <w:r>
        <w:t xml:space="preserve"> pixels with similar characteristics together and separate them from other regions, effectively achieving image segmentation. The algorithm iteratively assigns pixels to clusters based on their color or feature similarity, optimizing a clustering criterion. </w:t>
      </w:r>
      <w:r w:rsidR="0043247E">
        <w:t xml:space="preserve">Varying the value of k the changes with the cluster is observed. </w:t>
      </w:r>
      <w:r w:rsidR="00C535B0">
        <w:t xml:space="preserve">The quality of the cluster is evaluated by using DBI value. </w:t>
      </w:r>
      <w:r>
        <w:t xml:space="preserve">Furthermore, the </w:t>
      </w:r>
      <w:r w:rsidR="0043247E">
        <w:t>project</w:t>
      </w:r>
      <w:r>
        <w:t xml:space="preserve"> will explore the strengths and limitations of K-means clustering for image segmentation. </w:t>
      </w:r>
    </w:p>
    <w:p w14:paraId="3F5DE7FA" w14:textId="77777777" w:rsidR="00776349" w:rsidRDefault="00776349" w:rsidP="00776349"/>
    <w:p w14:paraId="109944BB" w14:textId="41F69077" w:rsidR="00776349" w:rsidRDefault="00776349" w:rsidP="00776349">
      <w:r>
        <w:t xml:space="preserve">Keywords: </w:t>
      </w:r>
      <w:r w:rsidR="0043247E">
        <w:t>clustering, image</w:t>
      </w:r>
      <w:r>
        <w:t xml:space="preserve"> segmentation, K-means</w:t>
      </w:r>
      <w:r w:rsidR="0043247E">
        <w:t xml:space="preserve"> </w:t>
      </w:r>
      <w:r>
        <w:t>clustering algorithm,</w:t>
      </w:r>
      <w:r w:rsidR="0043247E" w:rsidRPr="0043247E">
        <w:t xml:space="preserve"> </w:t>
      </w:r>
      <w:r w:rsidR="0043247E">
        <w:t>medical image analysis,</w:t>
      </w:r>
      <w:r w:rsidR="0043247E" w:rsidRPr="0043247E">
        <w:t xml:space="preserve"> </w:t>
      </w:r>
      <w:r w:rsidR="0043247E">
        <w:t>object recognition,</w:t>
      </w:r>
      <w:r>
        <w:t xml:space="preserve"> unsupervised </w:t>
      </w:r>
      <w:r w:rsidR="0043247E">
        <w:t>learning.</w:t>
      </w:r>
    </w:p>
    <w:p w14:paraId="62EE646B" w14:textId="77777777" w:rsidR="00776349" w:rsidRDefault="00776349" w:rsidP="00776349"/>
    <w:p w14:paraId="6ED68BD6" w14:textId="77777777" w:rsidR="002160BB" w:rsidRDefault="002160BB" w:rsidP="002160BB"/>
    <w:p w14:paraId="37BF913F" w14:textId="77777777" w:rsidR="002160BB" w:rsidRDefault="002160BB" w:rsidP="002160BB"/>
    <w:p w14:paraId="4B33E525" w14:textId="77777777" w:rsidR="002160BB" w:rsidRDefault="002160BB" w:rsidP="002160BB"/>
    <w:p w14:paraId="20EA8C51" w14:textId="77777777" w:rsidR="002160BB" w:rsidRDefault="002160BB" w:rsidP="002160BB"/>
    <w:p w14:paraId="6115CB07" w14:textId="77777777" w:rsidR="002160BB" w:rsidRDefault="002160BB" w:rsidP="002160BB"/>
    <w:p w14:paraId="1C1AAFF3" w14:textId="77777777" w:rsidR="002160BB" w:rsidRDefault="002160BB" w:rsidP="002160BB"/>
    <w:p w14:paraId="0FF87888" w14:textId="77777777" w:rsidR="003E7518" w:rsidRDefault="003E7518" w:rsidP="002160BB"/>
    <w:p w14:paraId="46DCC00A" w14:textId="77777777" w:rsidR="002160BB" w:rsidRDefault="002160BB" w:rsidP="002160BB"/>
    <w:p w14:paraId="1DC01368" w14:textId="77777777" w:rsidR="002160BB" w:rsidRDefault="002160BB" w:rsidP="002160BB"/>
    <w:p w14:paraId="1BED724F" w14:textId="77777777" w:rsidR="001F21FD" w:rsidRDefault="001F21FD" w:rsidP="002160BB"/>
    <w:p w14:paraId="204DB013" w14:textId="77777777" w:rsidR="001F21FD" w:rsidRDefault="001F21FD" w:rsidP="002160BB"/>
    <w:p w14:paraId="6CB5331A" w14:textId="77777777" w:rsidR="002160BB" w:rsidRPr="00312F01" w:rsidRDefault="002160BB" w:rsidP="002160BB"/>
    <w:p w14:paraId="7AC8674D" w14:textId="15008602" w:rsidR="003E7518" w:rsidRDefault="003E7518" w:rsidP="003E7518">
      <w:pPr>
        <w:pStyle w:val="Heading1"/>
        <w:jc w:val="center"/>
        <w:rPr>
          <w:rFonts w:ascii="Times New Roman" w:hAnsi="Times New Roman" w:cs="Times New Roman"/>
          <w:b/>
          <w:bCs/>
          <w:color w:val="000000" w:themeColor="text1"/>
        </w:rPr>
      </w:pPr>
      <w:bookmarkStart w:id="6" w:name="_Toc139506494"/>
      <w:r w:rsidRPr="003E7518">
        <w:rPr>
          <w:rFonts w:ascii="Times New Roman" w:hAnsi="Times New Roman" w:cs="Times New Roman"/>
          <w:b/>
          <w:bCs/>
          <w:color w:val="000000" w:themeColor="text1"/>
        </w:rPr>
        <w:lastRenderedPageBreak/>
        <w:t>Table of Content</w:t>
      </w:r>
      <w:bookmarkEnd w:id="6"/>
    </w:p>
    <w:sdt>
      <w:sdtPr>
        <w:rPr>
          <w:rFonts w:ascii="Times New Roman" w:eastAsiaTheme="minorHAnsi" w:hAnsi="Times New Roman" w:cstheme="minorBidi"/>
          <w:color w:val="000000" w:themeColor="text1"/>
          <w:sz w:val="24"/>
          <w:szCs w:val="22"/>
        </w:rPr>
        <w:id w:val="1204449282"/>
        <w:docPartObj>
          <w:docPartGallery w:val="Table of Contents"/>
          <w:docPartUnique/>
        </w:docPartObj>
      </w:sdtPr>
      <w:sdtEndPr>
        <w:rPr>
          <w:b/>
          <w:bCs/>
          <w:noProof/>
        </w:rPr>
      </w:sdtEndPr>
      <w:sdtContent>
        <w:p w14:paraId="5FD40564" w14:textId="28360837" w:rsidR="00BF45B9" w:rsidRDefault="00BF45B9">
          <w:pPr>
            <w:pStyle w:val="TOCHeading"/>
          </w:pPr>
        </w:p>
        <w:p w14:paraId="16911B3C" w14:textId="72BA7D58" w:rsidR="00AF2EB4" w:rsidRDefault="00BF45B9">
          <w:pPr>
            <w:pStyle w:val="TOC1"/>
            <w:tabs>
              <w:tab w:val="right" w:leader="dot" w:pos="9016"/>
            </w:tabs>
            <w:rPr>
              <w:rFonts w:asciiTheme="minorHAnsi" w:eastAsiaTheme="minorEastAsia" w:hAnsiTheme="minorHAnsi"/>
              <w:noProof/>
              <w:color w:val="auto"/>
              <w:kern w:val="2"/>
              <w:sz w:val="22"/>
              <w14:ligatures w14:val="standardContextual"/>
            </w:rPr>
          </w:pPr>
          <w:r>
            <w:fldChar w:fldCharType="begin"/>
          </w:r>
          <w:r>
            <w:instrText xml:space="preserve"> TOC \o "1-3" \h \z \u </w:instrText>
          </w:r>
          <w:r>
            <w:fldChar w:fldCharType="separate"/>
          </w:r>
          <w:hyperlink w:anchor="_Toc139506490" w:history="1">
            <w:r w:rsidR="00AF2EB4" w:rsidRPr="00E62377">
              <w:rPr>
                <w:rStyle w:val="Hyperlink"/>
                <w:rFonts w:cs="Times New Roman"/>
                <w:b/>
                <w:bCs/>
                <w:noProof/>
              </w:rPr>
              <w:t>Supervisor Recommendation</w:t>
            </w:r>
            <w:r w:rsidR="00AF2EB4">
              <w:rPr>
                <w:noProof/>
                <w:webHidden/>
              </w:rPr>
              <w:tab/>
            </w:r>
            <w:r w:rsidR="00AF2EB4">
              <w:rPr>
                <w:noProof/>
                <w:webHidden/>
              </w:rPr>
              <w:fldChar w:fldCharType="begin"/>
            </w:r>
            <w:r w:rsidR="00AF2EB4">
              <w:rPr>
                <w:noProof/>
                <w:webHidden/>
              </w:rPr>
              <w:instrText xml:space="preserve"> PAGEREF _Toc139506490 \h </w:instrText>
            </w:r>
            <w:r w:rsidR="00AF2EB4">
              <w:rPr>
                <w:noProof/>
                <w:webHidden/>
              </w:rPr>
            </w:r>
            <w:r w:rsidR="00AF2EB4">
              <w:rPr>
                <w:noProof/>
                <w:webHidden/>
              </w:rPr>
              <w:fldChar w:fldCharType="separate"/>
            </w:r>
            <w:r w:rsidR="00221BC8">
              <w:rPr>
                <w:noProof/>
                <w:webHidden/>
              </w:rPr>
              <w:t>i</w:t>
            </w:r>
            <w:r w:rsidR="00AF2EB4">
              <w:rPr>
                <w:noProof/>
                <w:webHidden/>
              </w:rPr>
              <w:fldChar w:fldCharType="end"/>
            </w:r>
          </w:hyperlink>
        </w:p>
        <w:p w14:paraId="57CE8DAF" w14:textId="4FCADFD9"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1" w:history="1">
            <w:r w:rsidR="00AF2EB4" w:rsidRPr="00E62377">
              <w:rPr>
                <w:rStyle w:val="Hyperlink"/>
                <w:rFonts w:cs="Times New Roman"/>
                <w:b/>
                <w:bCs/>
                <w:noProof/>
              </w:rPr>
              <w:t>Certificate of Approval</w:t>
            </w:r>
            <w:r w:rsidR="00AF2EB4">
              <w:rPr>
                <w:noProof/>
                <w:webHidden/>
              </w:rPr>
              <w:tab/>
            </w:r>
            <w:r w:rsidR="00AF2EB4">
              <w:rPr>
                <w:noProof/>
                <w:webHidden/>
              </w:rPr>
              <w:fldChar w:fldCharType="begin"/>
            </w:r>
            <w:r w:rsidR="00AF2EB4">
              <w:rPr>
                <w:noProof/>
                <w:webHidden/>
              </w:rPr>
              <w:instrText xml:space="preserve"> PAGEREF _Toc139506491 \h </w:instrText>
            </w:r>
            <w:r w:rsidR="00AF2EB4">
              <w:rPr>
                <w:noProof/>
                <w:webHidden/>
              </w:rPr>
            </w:r>
            <w:r w:rsidR="00AF2EB4">
              <w:rPr>
                <w:noProof/>
                <w:webHidden/>
              </w:rPr>
              <w:fldChar w:fldCharType="separate"/>
            </w:r>
            <w:r w:rsidR="00221BC8">
              <w:rPr>
                <w:noProof/>
                <w:webHidden/>
              </w:rPr>
              <w:t>ii</w:t>
            </w:r>
            <w:r w:rsidR="00AF2EB4">
              <w:rPr>
                <w:noProof/>
                <w:webHidden/>
              </w:rPr>
              <w:fldChar w:fldCharType="end"/>
            </w:r>
          </w:hyperlink>
        </w:p>
        <w:p w14:paraId="2A1E57F4" w14:textId="05482C3D"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2" w:history="1">
            <w:r w:rsidR="00AF2EB4" w:rsidRPr="00E62377">
              <w:rPr>
                <w:rStyle w:val="Hyperlink"/>
                <w:rFonts w:cs="Times New Roman"/>
                <w:b/>
                <w:bCs/>
                <w:noProof/>
              </w:rPr>
              <w:t>Acknowledgement</w:t>
            </w:r>
            <w:r w:rsidR="00AF2EB4">
              <w:rPr>
                <w:noProof/>
                <w:webHidden/>
              </w:rPr>
              <w:tab/>
            </w:r>
            <w:r w:rsidR="00AF2EB4">
              <w:rPr>
                <w:noProof/>
                <w:webHidden/>
              </w:rPr>
              <w:fldChar w:fldCharType="begin"/>
            </w:r>
            <w:r w:rsidR="00AF2EB4">
              <w:rPr>
                <w:noProof/>
                <w:webHidden/>
              </w:rPr>
              <w:instrText xml:space="preserve"> PAGEREF _Toc139506492 \h </w:instrText>
            </w:r>
            <w:r w:rsidR="00AF2EB4">
              <w:rPr>
                <w:noProof/>
                <w:webHidden/>
              </w:rPr>
            </w:r>
            <w:r w:rsidR="00AF2EB4">
              <w:rPr>
                <w:noProof/>
                <w:webHidden/>
              </w:rPr>
              <w:fldChar w:fldCharType="separate"/>
            </w:r>
            <w:r w:rsidR="00221BC8">
              <w:rPr>
                <w:noProof/>
                <w:webHidden/>
              </w:rPr>
              <w:t>iii</w:t>
            </w:r>
            <w:r w:rsidR="00AF2EB4">
              <w:rPr>
                <w:noProof/>
                <w:webHidden/>
              </w:rPr>
              <w:fldChar w:fldCharType="end"/>
            </w:r>
          </w:hyperlink>
        </w:p>
        <w:p w14:paraId="6920FC43" w14:textId="6FB521F3"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3" w:history="1">
            <w:r w:rsidR="00AF2EB4" w:rsidRPr="00E62377">
              <w:rPr>
                <w:rStyle w:val="Hyperlink"/>
                <w:rFonts w:cs="Times New Roman"/>
                <w:b/>
                <w:bCs/>
                <w:noProof/>
              </w:rPr>
              <w:t>Abstract</w:t>
            </w:r>
            <w:r w:rsidR="00AF2EB4">
              <w:rPr>
                <w:noProof/>
                <w:webHidden/>
              </w:rPr>
              <w:tab/>
            </w:r>
            <w:r w:rsidR="00AF2EB4">
              <w:rPr>
                <w:noProof/>
                <w:webHidden/>
              </w:rPr>
              <w:fldChar w:fldCharType="begin"/>
            </w:r>
            <w:r w:rsidR="00AF2EB4">
              <w:rPr>
                <w:noProof/>
                <w:webHidden/>
              </w:rPr>
              <w:instrText xml:space="preserve"> PAGEREF _Toc139506493 \h </w:instrText>
            </w:r>
            <w:r w:rsidR="00AF2EB4">
              <w:rPr>
                <w:noProof/>
                <w:webHidden/>
              </w:rPr>
            </w:r>
            <w:r w:rsidR="00AF2EB4">
              <w:rPr>
                <w:noProof/>
                <w:webHidden/>
              </w:rPr>
              <w:fldChar w:fldCharType="separate"/>
            </w:r>
            <w:r w:rsidR="00221BC8">
              <w:rPr>
                <w:noProof/>
                <w:webHidden/>
              </w:rPr>
              <w:t>iv</w:t>
            </w:r>
            <w:r w:rsidR="00AF2EB4">
              <w:rPr>
                <w:noProof/>
                <w:webHidden/>
              </w:rPr>
              <w:fldChar w:fldCharType="end"/>
            </w:r>
          </w:hyperlink>
        </w:p>
        <w:p w14:paraId="317A8144" w14:textId="5B5AB9C8"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4" w:history="1">
            <w:r w:rsidR="00AF2EB4" w:rsidRPr="00E62377">
              <w:rPr>
                <w:rStyle w:val="Hyperlink"/>
                <w:rFonts w:cs="Times New Roman"/>
                <w:b/>
                <w:bCs/>
                <w:noProof/>
              </w:rPr>
              <w:t>Table of Content</w:t>
            </w:r>
            <w:r w:rsidR="00AF2EB4">
              <w:rPr>
                <w:noProof/>
                <w:webHidden/>
              </w:rPr>
              <w:tab/>
            </w:r>
            <w:r w:rsidR="00AF2EB4">
              <w:rPr>
                <w:noProof/>
                <w:webHidden/>
              </w:rPr>
              <w:fldChar w:fldCharType="begin"/>
            </w:r>
            <w:r w:rsidR="00AF2EB4">
              <w:rPr>
                <w:noProof/>
                <w:webHidden/>
              </w:rPr>
              <w:instrText xml:space="preserve"> PAGEREF _Toc139506494 \h </w:instrText>
            </w:r>
            <w:r w:rsidR="00AF2EB4">
              <w:rPr>
                <w:noProof/>
                <w:webHidden/>
              </w:rPr>
            </w:r>
            <w:r w:rsidR="00AF2EB4">
              <w:rPr>
                <w:noProof/>
                <w:webHidden/>
              </w:rPr>
              <w:fldChar w:fldCharType="separate"/>
            </w:r>
            <w:r w:rsidR="00221BC8">
              <w:rPr>
                <w:noProof/>
                <w:webHidden/>
              </w:rPr>
              <w:t>v</w:t>
            </w:r>
            <w:r w:rsidR="00AF2EB4">
              <w:rPr>
                <w:noProof/>
                <w:webHidden/>
              </w:rPr>
              <w:fldChar w:fldCharType="end"/>
            </w:r>
          </w:hyperlink>
        </w:p>
        <w:p w14:paraId="43BDC8E6" w14:textId="13D7E036"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5" w:history="1">
            <w:r w:rsidR="00AF2EB4" w:rsidRPr="00E62377">
              <w:rPr>
                <w:rStyle w:val="Hyperlink"/>
                <w:rFonts w:cs="Times New Roman"/>
                <w:b/>
                <w:bCs/>
                <w:noProof/>
              </w:rPr>
              <w:t>List of Figures</w:t>
            </w:r>
            <w:r w:rsidR="00AF2EB4">
              <w:rPr>
                <w:noProof/>
                <w:webHidden/>
              </w:rPr>
              <w:tab/>
            </w:r>
            <w:r w:rsidR="00AF2EB4">
              <w:rPr>
                <w:noProof/>
                <w:webHidden/>
              </w:rPr>
              <w:fldChar w:fldCharType="begin"/>
            </w:r>
            <w:r w:rsidR="00AF2EB4">
              <w:rPr>
                <w:noProof/>
                <w:webHidden/>
              </w:rPr>
              <w:instrText xml:space="preserve"> PAGEREF _Toc139506495 \h </w:instrText>
            </w:r>
            <w:r w:rsidR="00AF2EB4">
              <w:rPr>
                <w:noProof/>
                <w:webHidden/>
              </w:rPr>
            </w:r>
            <w:r w:rsidR="00AF2EB4">
              <w:rPr>
                <w:noProof/>
                <w:webHidden/>
              </w:rPr>
              <w:fldChar w:fldCharType="separate"/>
            </w:r>
            <w:r w:rsidR="00221BC8">
              <w:rPr>
                <w:noProof/>
                <w:webHidden/>
              </w:rPr>
              <w:t>vii</w:t>
            </w:r>
            <w:r w:rsidR="00AF2EB4">
              <w:rPr>
                <w:noProof/>
                <w:webHidden/>
              </w:rPr>
              <w:fldChar w:fldCharType="end"/>
            </w:r>
          </w:hyperlink>
        </w:p>
        <w:p w14:paraId="62D0E60F" w14:textId="20004277"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6" w:history="1">
            <w:r w:rsidR="00AF2EB4" w:rsidRPr="00E62377">
              <w:rPr>
                <w:rStyle w:val="Hyperlink"/>
                <w:rFonts w:cs="Times New Roman"/>
                <w:b/>
                <w:bCs/>
                <w:noProof/>
              </w:rPr>
              <w:t>List of Abbreviations</w:t>
            </w:r>
            <w:r w:rsidR="00AF2EB4">
              <w:rPr>
                <w:noProof/>
                <w:webHidden/>
              </w:rPr>
              <w:tab/>
            </w:r>
            <w:r w:rsidR="00AF2EB4">
              <w:rPr>
                <w:noProof/>
                <w:webHidden/>
              </w:rPr>
              <w:fldChar w:fldCharType="begin"/>
            </w:r>
            <w:r w:rsidR="00AF2EB4">
              <w:rPr>
                <w:noProof/>
                <w:webHidden/>
              </w:rPr>
              <w:instrText xml:space="preserve"> PAGEREF _Toc139506496 \h </w:instrText>
            </w:r>
            <w:r w:rsidR="00AF2EB4">
              <w:rPr>
                <w:noProof/>
                <w:webHidden/>
              </w:rPr>
            </w:r>
            <w:r w:rsidR="00AF2EB4">
              <w:rPr>
                <w:noProof/>
                <w:webHidden/>
              </w:rPr>
              <w:fldChar w:fldCharType="separate"/>
            </w:r>
            <w:r w:rsidR="00221BC8">
              <w:rPr>
                <w:noProof/>
                <w:webHidden/>
              </w:rPr>
              <w:t>viii</w:t>
            </w:r>
            <w:r w:rsidR="00AF2EB4">
              <w:rPr>
                <w:noProof/>
                <w:webHidden/>
              </w:rPr>
              <w:fldChar w:fldCharType="end"/>
            </w:r>
          </w:hyperlink>
        </w:p>
        <w:p w14:paraId="0316CABC" w14:textId="1020201B"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497" w:history="1">
            <w:r w:rsidR="00AF2EB4" w:rsidRPr="00E62377">
              <w:rPr>
                <w:rStyle w:val="Hyperlink"/>
                <w:rFonts w:cs="Times New Roman"/>
                <w:b/>
                <w:bCs/>
                <w:noProof/>
              </w:rPr>
              <w:t>Chapter 1: Introduction</w:t>
            </w:r>
            <w:r w:rsidR="00AF2EB4">
              <w:rPr>
                <w:noProof/>
                <w:webHidden/>
              </w:rPr>
              <w:tab/>
            </w:r>
            <w:r w:rsidR="00AF2EB4">
              <w:rPr>
                <w:noProof/>
                <w:webHidden/>
              </w:rPr>
              <w:fldChar w:fldCharType="begin"/>
            </w:r>
            <w:r w:rsidR="00AF2EB4">
              <w:rPr>
                <w:noProof/>
                <w:webHidden/>
              </w:rPr>
              <w:instrText xml:space="preserve"> PAGEREF _Toc139506497 \h </w:instrText>
            </w:r>
            <w:r w:rsidR="00AF2EB4">
              <w:rPr>
                <w:noProof/>
                <w:webHidden/>
              </w:rPr>
            </w:r>
            <w:r w:rsidR="00AF2EB4">
              <w:rPr>
                <w:noProof/>
                <w:webHidden/>
              </w:rPr>
              <w:fldChar w:fldCharType="separate"/>
            </w:r>
            <w:r w:rsidR="00221BC8">
              <w:rPr>
                <w:noProof/>
                <w:webHidden/>
              </w:rPr>
              <w:t>1</w:t>
            </w:r>
            <w:r w:rsidR="00AF2EB4">
              <w:rPr>
                <w:noProof/>
                <w:webHidden/>
              </w:rPr>
              <w:fldChar w:fldCharType="end"/>
            </w:r>
          </w:hyperlink>
        </w:p>
        <w:p w14:paraId="1C6C3663" w14:textId="2D632510" w:rsidR="00AF2EB4" w:rsidRDefault="00000000">
          <w:pPr>
            <w:pStyle w:val="TOC2"/>
            <w:tabs>
              <w:tab w:val="left" w:pos="880"/>
              <w:tab w:val="right" w:leader="dot" w:pos="9016"/>
            </w:tabs>
            <w:rPr>
              <w:rFonts w:asciiTheme="minorHAnsi" w:eastAsiaTheme="minorEastAsia" w:hAnsiTheme="minorHAnsi"/>
              <w:noProof/>
              <w:color w:val="auto"/>
              <w:kern w:val="2"/>
              <w:sz w:val="22"/>
              <w14:ligatures w14:val="standardContextual"/>
            </w:rPr>
          </w:pPr>
          <w:hyperlink w:anchor="_Toc139506498" w:history="1">
            <w:r w:rsidR="00AF2EB4" w:rsidRPr="00E62377">
              <w:rPr>
                <w:rStyle w:val="Hyperlink"/>
                <w:rFonts w:cs="Times New Roman"/>
                <w:b/>
                <w:bCs/>
                <w:noProof/>
              </w:rPr>
              <w:t>1.1</w:t>
            </w:r>
            <w:r w:rsidR="00AF2EB4">
              <w:rPr>
                <w:rFonts w:asciiTheme="minorHAnsi" w:eastAsiaTheme="minorEastAsia" w:hAnsiTheme="minorHAnsi"/>
                <w:noProof/>
                <w:color w:val="auto"/>
                <w:kern w:val="2"/>
                <w:sz w:val="22"/>
                <w14:ligatures w14:val="standardContextual"/>
              </w:rPr>
              <w:tab/>
            </w:r>
            <w:r w:rsidR="00AF2EB4" w:rsidRPr="00E62377">
              <w:rPr>
                <w:rStyle w:val="Hyperlink"/>
                <w:rFonts w:cs="Times New Roman"/>
                <w:b/>
                <w:bCs/>
                <w:noProof/>
              </w:rPr>
              <w:t>Introduction</w:t>
            </w:r>
            <w:r w:rsidR="00AF2EB4">
              <w:rPr>
                <w:noProof/>
                <w:webHidden/>
              </w:rPr>
              <w:tab/>
            </w:r>
            <w:r w:rsidR="00AF2EB4">
              <w:rPr>
                <w:noProof/>
                <w:webHidden/>
              </w:rPr>
              <w:fldChar w:fldCharType="begin"/>
            </w:r>
            <w:r w:rsidR="00AF2EB4">
              <w:rPr>
                <w:noProof/>
                <w:webHidden/>
              </w:rPr>
              <w:instrText xml:space="preserve"> PAGEREF _Toc139506498 \h </w:instrText>
            </w:r>
            <w:r w:rsidR="00AF2EB4">
              <w:rPr>
                <w:noProof/>
                <w:webHidden/>
              </w:rPr>
            </w:r>
            <w:r w:rsidR="00AF2EB4">
              <w:rPr>
                <w:noProof/>
                <w:webHidden/>
              </w:rPr>
              <w:fldChar w:fldCharType="separate"/>
            </w:r>
            <w:r w:rsidR="00221BC8">
              <w:rPr>
                <w:noProof/>
                <w:webHidden/>
              </w:rPr>
              <w:t>1</w:t>
            </w:r>
            <w:r w:rsidR="00AF2EB4">
              <w:rPr>
                <w:noProof/>
                <w:webHidden/>
              </w:rPr>
              <w:fldChar w:fldCharType="end"/>
            </w:r>
          </w:hyperlink>
        </w:p>
        <w:p w14:paraId="7E6F2E42" w14:textId="2283703B" w:rsidR="00AF2EB4" w:rsidRDefault="00000000">
          <w:pPr>
            <w:pStyle w:val="TOC2"/>
            <w:tabs>
              <w:tab w:val="left" w:pos="880"/>
              <w:tab w:val="right" w:leader="dot" w:pos="9016"/>
            </w:tabs>
            <w:rPr>
              <w:rFonts w:asciiTheme="minorHAnsi" w:eastAsiaTheme="minorEastAsia" w:hAnsiTheme="minorHAnsi"/>
              <w:noProof/>
              <w:color w:val="auto"/>
              <w:kern w:val="2"/>
              <w:sz w:val="22"/>
              <w14:ligatures w14:val="standardContextual"/>
            </w:rPr>
          </w:pPr>
          <w:hyperlink w:anchor="_Toc139506499" w:history="1">
            <w:r w:rsidR="00AF2EB4" w:rsidRPr="00E62377">
              <w:rPr>
                <w:rStyle w:val="Hyperlink"/>
                <w:rFonts w:cs="Times New Roman"/>
                <w:b/>
                <w:bCs/>
                <w:noProof/>
              </w:rPr>
              <w:t>1.2</w:t>
            </w:r>
            <w:r w:rsidR="00AF2EB4">
              <w:rPr>
                <w:rFonts w:asciiTheme="minorHAnsi" w:eastAsiaTheme="minorEastAsia" w:hAnsiTheme="minorHAnsi"/>
                <w:noProof/>
                <w:color w:val="auto"/>
                <w:kern w:val="2"/>
                <w:sz w:val="22"/>
                <w14:ligatures w14:val="standardContextual"/>
              </w:rPr>
              <w:tab/>
            </w:r>
            <w:r w:rsidR="00AF2EB4" w:rsidRPr="00E62377">
              <w:rPr>
                <w:rStyle w:val="Hyperlink"/>
                <w:rFonts w:cs="Times New Roman"/>
                <w:b/>
                <w:bCs/>
                <w:noProof/>
              </w:rPr>
              <w:t>Problem Statement</w:t>
            </w:r>
            <w:r w:rsidR="00AF2EB4">
              <w:rPr>
                <w:noProof/>
                <w:webHidden/>
              </w:rPr>
              <w:tab/>
            </w:r>
            <w:r w:rsidR="00AF2EB4">
              <w:rPr>
                <w:noProof/>
                <w:webHidden/>
              </w:rPr>
              <w:fldChar w:fldCharType="begin"/>
            </w:r>
            <w:r w:rsidR="00AF2EB4">
              <w:rPr>
                <w:noProof/>
                <w:webHidden/>
              </w:rPr>
              <w:instrText xml:space="preserve"> PAGEREF _Toc139506499 \h </w:instrText>
            </w:r>
            <w:r w:rsidR="00AF2EB4">
              <w:rPr>
                <w:noProof/>
                <w:webHidden/>
              </w:rPr>
            </w:r>
            <w:r w:rsidR="00AF2EB4">
              <w:rPr>
                <w:noProof/>
                <w:webHidden/>
              </w:rPr>
              <w:fldChar w:fldCharType="separate"/>
            </w:r>
            <w:r w:rsidR="00221BC8">
              <w:rPr>
                <w:noProof/>
                <w:webHidden/>
              </w:rPr>
              <w:t>1</w:t>
            </w:r>
            <w:r w:rsidR="00AF2EB4">
              <w:rPr>
                <w:noProof/>
                <w:webHidden/>
              </w:rPr>
              <w:fldChar w:fldCharType="end"/>
            </w:r>
          </w:hyperlink>
        </w:p>
        <w:p w14:paraId="0A4E96F6" w14:textId="5A7E0A7E" w:rsidR="00AF2EB4" w:rsidRDefault="00000000">
          <w:pPr>
            <w:pStyle w:val="TOC2"/>
            <w:tabs>
              <w:tab w:val="left" w:pos="880"/>
              <w:tab w:val="right" w:leader="dot" w:pos="9016"/>
            </w:tabs>
            <w:rPr>
              <w:rFonts w:asciiTheme="minorHAnsi" w:eastAsiaTheme="minorEastAsia" w:hAnsiTheme="minorHAnsi"/>
              <w:noProof/>
              <w:color w:val="auto"/>
              <w:kern w:val="2"/>
              <w:sz w:val="22"/>
              <w14:ligatures w14:val="standardContextual"/>
            </w:rPr>
          </w:pPr>
          <w:hyperlink w:anchor="_Toc139506500" w:history="1">
            <w:r w:rsidR="00AF2EB4" w:rsidRPr="00E62377">
              <w:rPr>
                <w:rStyle w:val="Hyperlink"/>
                <w:rFonts w:cs="Times New Roman"/>
                <w:b/>
                <w:bCs/>
                <w:noProof/>
              </w:rPr>
              <w:t>1.3</w:t>
            </w:r>
            <w:r w:rsidR="00AF2EB4">
              <w:rPr>
                <w:rFonts w:asciiTheme="minorHAnsi" w:eastAsiaTheme="minorEastAsia" w:hAnsiTheme="minorHAnsi"/>
                <w:noProof/>
                <w:color w:val="auto"/>
                <w:kern w:val="2"/>
                <w:sz w:val="22"/>
                <w14:ligatures w14:val="standardContextual"/>
              </w:rPr>
              <w:tab/>
            </w:r>
            <w:r w:rsidR="00AF2EB4" w:rsidRPr="00E62377">
              <w:rPr>
                <w:rStyle w:val="Hyperlink"/>
                <w:rFonts w:cs="Times New Roman"/>
                <w:b/>
                <w:bCs/>
                <w:noProof/>
              </w:rPr>
              <w:t>Objective</w:t>
            </w:r>
            <w:r w:rsidR="00AF2EB4">
              <w:rPr>
                <w:noProof/>
                <w:webHidden/>
              </w:rPr>
              <w:tab/>
            </w:r>
            <w:r w:rsidR="00AF2EB4">
              <w:rPr>
                <w:noProof/>
                <w:webHidden/>
              </w:rPr>
              <w:fldChar w:fldCharType="begin"/>
            </w:r>
            <w:r w:rsidR="00AF2EB4">
              <w:rPr>
                <w:noProof/>
                <w:webHidden/>
              </w:rPr>
              <w:instrText xml:space="preserve"> PAGEREF _Toc139506500 \h </w:instrText>
            </w:r>
            <w:r w:rsidR="00AF2EB4">
              <w:rPr>
                <w:noProof/>
                <w:webHidden/>
              </w:rPr>
            </w:r>
            <w:r w:rsidR="00AF2EB4">
              <w:rPr>
                <w:noProof/>
                <w:webHidden/>
              </w:rPr>
              <w:fldChar w:fldCharType="separate"/>
            </w:r>
            <w:r w:rsidR="00221BC8">
              <w:rPr>
                <w:noProof/>
                <w:webHidden/>
              </w:rPr>
              <w:t>2</w:t>
            </w:r>
            <w:r w:rsidR="00AF2EB4">
              <w:rPr>
                <w:noProof/>
                <w:webHidden/>
              </w:rPr>
              <w:fldChar w:fldCharType="end"/>
            </w:r>
          </w:hyperlink>
        </w:p>
        <w:p w14:paraId="04020DF3" w14:textId="3D1B3251"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501" w:history="1">
            <w:r w:rsidR="00AF2EB4" w:rsidRPr="00E62377">
              <w:rPr>
                <w:rStyle w:val="Hyperlink"/>
                <w:b/>
                <w:bCs/>
                <w:noProof/>
              </w:rPr>
              <w:t>C</w:t>
            </w:r>
            <w:r w:rsidR="00AF2EB4" w:rsidRPr="00E62377">
              <w:rPr>
                <w:rStyle w:val="Hyperlink"/>
                <w:rFonts w:cs="Times New Roman"/>
                <w:b/>
                <w:bCs/>
                <w:noProof/>
              </w:rPr>
              <w:t>hapter 2: Background Study and Literature Review</w:t>
            </w:r>
            <w:r w:rsidR="00AF2EB4">
              <w:rPr>
                <w:noProof/>
                <w:webHidden/>
              </w:rPr>
              <w:tab/>
            </w:r>
            <w:r w:rsidR="00AF2EB4">
              <w:rPr>
                <w:noProof/>
                <w:webHidden/>
              </w:rPr>
              <w:fldChar w:fldCharType="begin"/>
            </w:r>
            <w:r w:rsidR="00AF2EB4">
              <w:rPr>
                <w:noProof/>
                <w:webHidden/>
              </w:rPr>
              <w:instrText xml:space="preserve"> PAGEREF _Toc139506501 \h </w:instrText>
            </w:r>
            <w:r w:rsidR="00AF2EB4">
              <w:rPr>
                <w:noProof/>
                <w:webHidden/>
              </w:rPr>
            </w:r>
            <w:r w:rsidR="00AF2EB4">
              <w:rPr>
                <w:noProof/>
                <w:webHidden/>
              </w:rPr>
              <w:fldChar w:fldCharType="separate"/>
            </w:r>
            <w:r w:rsidR="00221BC8">
              <w:rPr>
                <w:noProof/>
                <w:webHidden/>
              </w:rPr>
              <w:t>3</w:t>
            </w:r>
            <w:r w:rsidR="00AF2EB4">
              <w:rPr>
                <w:noProof/>
                <w:webHidden/>
              </w:rPr>
              <w:fldChar w:fldCharType="end"/>
            </w:r>
          </w:hyperlink>
        </w:p>
        <w:p w14:paraId="5DDDC7B1" w14:textId="062AFFCD"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02" w:history="1">
            <w:r w:rsidR="00AF2EB4" w:rsidRPr="00E62377">
              <w:rPr>
                <w:rStyle w:val="Hyperlink"/>
                <w:rFonts w:cs="Times New Roman"/>
                <w:b/>
                <w:bCs/>
                <w:noProof/>
              </w:rPr>
              <w:t>2.1 Background Study</w:t>
            </w:r>
            <w:r w:rsidR="00AF2EB4">
              <w:rPr>
                <w:noProof/>
                <w:webHidden/>
              </w:rPr>
              <w:tab/>
            </w:r>
            <w:r w:rsidR="00AF2EB4">
              <w:rPr>
                <w:noProof/>
                <w:webHidden/>
              </w:rPr>
              <w:fldChar w:fldCharType="begin"/>
            </w:r>
            <w:r w:rsidR="00AF2EB4">
              <w:rPr>
                <w:noProof/>
                <w:webHidden/>
              </w:rPr>
              <w:instrText xml:space="preserve"> PAGEREF _Toc139506502 \h </w:instrText>
            </w:r>
            <w:r w:rsidR="00AF2EB4">
              <w:rPr>
                <w:noProof/>
                <w:webHidden/>
              </w:rPr>
            </w:r>
            <w:r w:rsidR="00AF2EB4">
              <w:rPr>
                <w:noProof/>
                <w:webHidden/>
              </w:rPr>
              <w:fldChar w:fldCharType="separate"/>
            </w:r>
            <w:r w:rsidR="00221BC8">
              <w:rPr>
                <w:noProof/>
                <w:webHidden/>
              </w:rPr>
              <w:t>3</w:t>
            </w:r>
            <w:r w:rsidR="00AF2EB4">
              <w:rPr>
                <w:noProof/>
                <w:webHidden/>
              </w:rPr>
              <w:fldChar w:fldCharType="end"/>
            </w:r>
          </w:hyperlink>
        </w:p>
        <w:p w14:paraId="2042B5C8" w14:textId="41320538" w:rsidR="00AF2EB4" w:rsidRDefault="00000000">
          <w:pPr>
            <w:pStyle w:val="TOC3"/>
            <w:tabs>
              <w:tab w:val="right" w:leader="dot" w:pos="9016"/>
            </w:tabs>
            <w:rPr>
              <w:rFonts w:asciiTheme="minorHAnsi" w:eastAsiaTheme="minorEastAsia" w:hAnsiTheme="minorHAnsi"/>
              <w:noProof/>
              <w:color w:val="auto"/>
              <w:kern w:val="2"/>
              <w:sz w:val="22"/>
              <w14:ligatures w14:val="standardContextual"/>
            </w:rPr>
          </w:pPr>
          <w:hyperlink w:anchor="_Toc139506503" w:history="1">
            <w:r w:rsidR="00AF2EB4" w:rsidRPr="00E62377">
              <w:rPr>
                <w:rStyle w:val="Hyperlink"/>
                <w:rFonts w:cs="Times New Roman"/>
                <w:b/>
                <w:bCs/>
                <w:noProof/>
              </w:rPr>
              <w:t>2.1.1 Image Segmentation</w:t>
            </w:r>
            <w:r w:rsidR="00AF2EB4">
              <w:rPr>
                <w:noProof/>
                <w:webHidden/>
              </w:rPr>
              <w:tab/>
            </w:r>
            <w:r w:rsidR="00AF2EB4">
              <w:rPr>
                <w:noProof/>
                <w:webHidden/>
              </w:rPr>
              <w:fldChar w:fldCharType="begin"/>
            </w:r>
            <w:r w:rsidR="00AF2EB4">
              <w:rPr>
                <w:noProof/>
                <w:webHidden/>
              </w:rPr>
              <w:instrText xml:space="preserve"> PAGEREF _Toc139506503 \h </w:instrText>
            </w:r>
            <w:r w:rsidR="00AF2EB4">
              <w:rPr>
                <w:noProof/>
                <w:webHidden/>
              </w:rPr>
            </w:r>
            <w:r w:rsidR="00AF2EB4">
              <w:rPr>
                <w:noProof/>
                <w:webHidden/>
              </w:rPr>
              <w:fldChar w:fldCharType="separate"/>
            </w:r>
            <w:r w:rsidR="00221BC8">
              <w:rPr>
                <w:noProof/>
                <w:webHidden/>
              </w:rPr>
              <w:t>3</w:t>
            </w:r>
            <w:r w:rsidR="00AF2EB4">
              <w:rPr>
                <w:noProof/>
                <w:webHidden/>
              </w:rPr>
              <w:fldChar w:fldCharType="end"/>
            </w:r>
          </w:hyperlink>
        </w:p>
        <w:p w14:paraId="3A448363" w14:textId="71EDB022"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04" w:history="1">
            <w:r w:rsidR="00AF2EB4" w:rsidRPr="00E62377">
              <w:rPr>
                <w:rStyle w:val="Hyperlink"/>
                <w:rFonts w:cs="Times New Roman"/>
                <w:b/>
                <w:bCs/>
                <w:noProof/>
              </w:rPr>
              <w:t>2.2 Literature Review</w:t>
            </w:r>
            <w:r w:rsidR="00AF2EB4">
              <w:rPr>
                <w:noProof/>
                <w:webHidden/>
              </w:rPr>
              <w:tab/>
            </w:r>
            <w:r w:rsidR="00AF2EB4">
              <w:rPr>
                <w:noProof/>
                <w:webHidden/>
              </w:rPr>
              <w:fldChar w:fldCharType="begin"/>
            </w:r>
            <w:r w:rsidR="00AF2EB4">
              <w:rPr>
                <w:noProof/>
                <w:webHidden/>
              </w:rPr>
              <w:instrText xml:space="preserve"> PAGEREF _Toc139506504 \h </w:instrText>
            </w:r>
            <w:r w:rsidR="00AF2EB4">
              <w:rPr>
                <w:noProof/>
                <w:webHidden/>
              </w:rPr>
            </w:r>
            <w:r w:rsidR="00AF2EB4">
              <w:rPr>
                <w:noProof/>
                <w:webHidden/>
              </w:rPr>
              <w:fldChar w:fldCharType="separate"/>
            </w:r>
            <w:r w:rsidR="00221BC8">
              <w:rPr>
                <w:noProof/>
                <w:webHidden/>
              </w:rPr>
              <w:t>4</w:t>
            </w:r>
            <w:r w:rsidR="00AF2EB4">
              <w:rPr>
                <w:noProof/>
                <w:webHidden/>
              </w:rPr>
              <w:fldChar w:fldCharType="end"/>
            </w:r>
          </w:hyperlink>
        </w:p>
        <w:p w14:paraId="71713C9C" w14:textId="5ADD4F0F"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505" w:history="1">
            <w:r w:rsidR="00AF2EB4" w:rsidRPr="00E62377">
              <w:rPr>
                <w:rStyle w:val="Hyperlink"/>
                <w:rFonts w:cs="Times New Roman"/>
                <w:b/>
                <w:bCs/>
                <w:noProof/>
              </w:rPr>
              <w:t>Chapter 3: Methodology</w:t>
            </w:r>
            <w:r w:rsidR="00AF2EB4">
              <w:rPr>
                <w:noProof/>
                <w:webHidden/>
              </w:rPr>
              <w:tab/>
            </w:r>
            <w:r w:rsidR="00AF2EB4">
              <w:rPr>
                <w:noProof/>
                <w:webHidden/>
              </w:rPr>
              <w:fldChar w:fldCharType="begin"/>
            </w:r>
            <w:r w:rsidR="00AF2EB4">
              <w:rPr>
                <w:noProof/>
                <w:webHidden/>
              </w:rPr>
              <w:instrText xml:space="preserve"> PAGEREF _Toc139506505 \h </w:instrText>
            </w:r>
            <w:r w:rsidR="00AF2EB4">
              <w:rPr>
                <w:noProof/>
                <w:webHidden/>
              </w:rPr>
            </w:r>
            <w:r w:rsidR="00AF2EB4">
              <w:rPr>
                <w:noProof/>
                <w:webHidden/>
              </w:rPr>
              <w:fldChar w:fldCharType="separate"/>
            </w:r>
            <w:r w:rsidR="00221BC8">
              <w:rPr>
                <w:noProof/>
                <w:webHidden/>
              </w:rPr>
              <w:t>5</w:t>
            </w:r>
            <w:r w:rsidR="00AF2EB4">
              <w:rPr>
                <w:noProof/>
                <w:webHidden/>
              </w:rPr>
              <w:fldChar w:fldCharType="end"/>
            </w:r>
          </w:hyperlink>
        </w:p>
        <w:p w14:paraId="202F3019" w14:textId="5AEF9294"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06" w:history="1">
            <w:r w:rsidR="00AF2EB4" w:rsidRPr="00E62377">
              <w:rPr>
                <w:rStyle w:val="Hyperlink"/>
                <w:rFonts w:cs="Times New Roman"/>
                <w:b/>
                <w:bCs/>
                <w:noProof/>
              </w:rPr>
              <w:t>3.1 Dataset Description</w:t>
            </w:r>
            <w:r w:rsidR="00AF2EB4">
              <w:rPr>
                <w:noProof/>
                <w:webHidden/>
              </w:rPr>
              <w:tab/>
            </w:r>
            <w:r w:rsidR="00AF2EB4">
              <w:rPr>
                <w:noProof/>
                <w:webHidden/>
              </w:rPr>
              <w:fldChar w:fldCharType="begin"/>
            </w:r>
            <w:r w:rsidR="00AF2EB4">
              <w:rPr>
                <w:noProof/>
                <w:webHidden/>
              </w:rPr>
              <w:instrText xml:space="preserve"> PAGEREF _Toc139506506 \h </w:instrText>
            </w:r>
            <w:r w:rsidR="00AF2EB4">
              <w:rPr>
                <w:noProof/>
                <w:webHidden/>
              </w:rPr>
            </w:r>
            <w:r w:rsidR="00AF2EB4">
              <w:rPr>
                <w:noProof/>
                <w:webHidden/>
              </w:rPr>
              <w:fldChar w:fldCharType="separate"/>
            </w:r>
            <w:r w:rsidR="00221BC8">
              <w:rPr>
                <w:noProof/>
                <w:webHidden/>
              </w:rPr>
              <w:t>5</w:t>
            </w:r>
            <w:r w:rsidR="00AF2EB4">
              <w:rPr>
                <w:noProof/>
                <w:webHidden/>
              </w:rPr>
              <w:fldChar w:fldCharType="end"/>
            </w:r>
          </w:hyperlink>
        </w:p>
        <w:p w14:paraId="4D54F9A3" w14:textId="5D217519"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07" w:history="1">
            <w:r w:rsidR="00AF2EB4" w:rsidRPr="00E62377">
              <w:rPr>
                <w:rStyle w:val="Hyperlink"/>
                <w:rFonts w:cs="Times New Roman"/>
                <w:b/>
                <w:bCs/>
                <w:noProof/>
              </w:rPr>
              <w:t>3.2 Data Processing</w:t>
            </w:r>
            <w:r w:rsidR="00AF2EB4">
              <w:rPr>
                <w:noProof/>
                <w:webHidden/>
              </w:rPr>
              <w:tab/>
            </w:r>
            <w:r w:rsidR="00AF2EB4">
              <w:rPr>
                <w:noProof/>
                <w:webHidden/>
              </w:rPr>
              <w:fldChar w:fldCharType="begin"/>
            </w:r>
            <w:r w:rsidR="00AF2EB4">
              <w:rPr>
                <w:noProof/>
                <w:webHidden/>
              </w:rPr>
              <w:instrText xml:space="preserve"> PAGEREF _Toc139506507 \h </w:instrText>
            </w:r>
            <w:r w:rsidR="00AF2EB4">
              <w:rPr>
                <w:noProof/>
                <w:webHidden/>
              </w:rPr>
            </w:r>
            <w:r w:rsidR="00AF2EB4">
              <w:rPr>
                <w:noProof/>
                <w:webHidden/>
              </w:rPr>
              <w:fldChar w:fldCharType="separate"/>
            </w:r>
            <w:r w:rsidR="00221BC8">
              <w:rPr>
                <w:noProof/>
                <w:webHidden/>
              </w:rPr>
              <w:t>5</w:t>
            </w:r>
            <w:r w:rsidR="00AF2EB4">
              <w:rPr>
                <w:noProof/>
                <w:webHidden/>
              </w:rPr>
              <w:fldChar w:fldCharType="end"/>
            </w:r>
          </w:hyperlink>
        </w:p>
        <w:p w14:paraId="4FF9B1CA" w14:textId="08D411B7"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08" w:history="1">
            <w:r w:rsidR="00AF2EB4" w:rsidRPr="00E62377">
              <w:rPr>
                <w:rStyle w:val="Hyperlink"/>
                <w:rFonts w:cs="Times New Roman"/>
                <w:b/>
                <w:bCs/>
                <w:noProof/>
              </w:rPr>
              <w:t>3.3 Image Segmentation Using K-means clustering</w:t>
            </w:r>
            <w:r w:rsidR="00AF2EB4">
              <w:rPr>
                <w:noProof/>
                <w:webHidden/>
              </w:rPr>
              <w:tab/>
            </w:r>
            <w:r w:rsidR="00AF2EB4">
              <w:rPr>
                <w:noProof/>
                <w:webHidden/>
              </w:rPr>
              <w:fldChar w:fldCharType="begin"/>
            </w:r>
            <w:r w:rsidR="00AF2EB4">
              <w:rPr>
                <w:noProof/>
                <w:webHidden/>
              </w:rPr>
              <w:instrText xml:space="preserve"> PAGEREF _Toc139506508 \h </w:instrText>
            </w:r>
            <w:r w:rsidR="00AF2EB4">
              <w:rPr>
                <w:noProof/>
                <w:webHidden/>
              </w:rPr>
            </w:r>
            <w:r w:rsidR="00AF2EB4">
              <w:rPr>
                <w:noProof/>
                <w:webHidden/>
              </w:rPr>
              <w:fldChar w:fldCharType="separate"/>
            </w:r>
            <w:r w:rsidR="00221BC8">
              <w:rPr>
                <w:noProof/>
                <w:webHidden/>
              </w:rPr>
              <w:t>6</w:t>
            </w:r>
            <w:r w:rsidR="00AF2EB4">
              <w:rPr>
                <w:noProof/>
                <w:webHidden/>
              </w:rPr>
              <w:fldChar w:fldCharType="end"/>
            </w:r>
          </w:hyperlink>
        </w:p>
        <w:p w14:paraId="3926687A" w14:textId="1ABAECB2"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509" w:history="1">
            <w:r w:rsidR="00AF2EB4" w:rsidRPr="00E62377">
              <w:rPr>
                <w:rStyle w:val="Hyperlink"/>
                <w:rFonts w:cs="Times New Roman"/>
                <w:b/>
                <w:bCs/>
                <w:noProof/>
              </w:rPr>
              <w:t>Chapter 4: Implementation and Result Analysis</w:t>
            </w:r>
            <w:r w:rsidR="00AF2EB4">
              <w:rPr>
                <w:noProof/>
                <w:webHidden/>
              </w:rPr>
              <w:tab/>
            </w:r>
            <w:r w:rsidR="00AF2EB4">
              <w:rPr>
                <w:noProof/>
                <w:webHidden/>
              </w:rPr>
              <w:fldChar w:fldCharType="begin"/>
            </w:r>
            <w:r w:rsidR="00AF2EB4">
              <w:rPr>
                <w:noProof/>
                <w:webHidden/>
              </w:rPr>
              <w:instrText xml:space="preserve"> PAGEREF _Toc139506509 \h </w:instrText>
            </w:r>
            <w:r w:rsidR="00AF2EB4">
              <w:rPr>
                <w:noProof/>
                <w:webHidden/>
              </w:rPr>
            </w:r>
            <w:r w:rsidR="00AF2EB4">
              <w:rPr>
                <w:noProof/>
                <w:webHidden/>
              </w:rPr>
              <w:fldChar w:fldCharType="separate"/>
            </w:r>
            <w:r w:rsidR="00221BC8">
              <w:rPr>
                <w:noProof/>
                <w:webHidden/>
              </w:rPr>
              <w:t>7</w:t>
            </w:r>
            <w:r w:rsidR="00AF2EB4">
              <w:rPr>
                <w:noProof/>
                <w:webHidden/>
              </w:rPr>
              <w:fldChar w:fldCharType="end"/>
            </w:r>
          </w:hyperlink>
        </w:p>
        <w:p w14:paraId="1182DED9" w14:textId="6559B7D0"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10" w:history="1">
            <w:r w:rsidR="00AF2EB4" w:rsidRPr="00E62377">
              <w:rPr>
                <w:rStyle w:val="Hyperlink"/>
                <w:rFonts w:cs="Times New Roman"/>
                <w:b/>
                <w:bCs/>
                <w:noProof/>
              </w:rPr>
              <w:t>4.1 Implementation</w:t>
            </w:r>
            <w:r w:rsidR="00AF2EB4">
              <w:rPr>
                <w:noProof/>
                <w:webHidden/>
              </w:rPr>
              <w:tab/>
            </w:r>
            <w:r w:rsidR="00AF2EB4">
              <w:rPr>
                <w:noProof/>
                <w:webHidden/>
              </w:rPr>
              <w:fldChar w:fldCharType="begin"/>
            </w:r>
            <w:r w:rsidR="00AF2EB4">
              <w:rPr>
                <w:noProof/>
                <w:webHidden/>
              </w:rPr>
              <w:instrText xml:space="preserve"> PAGEREF _Toc139506510 \h </w:instrText>
            </w:r>
            <w:r w:rsidR="00AF2EB4">
              <w:rPr>
                <w:noProof/>
                <w:webHidden/>
              </w:rPr>
            </w:r>
            <w:r w:rsidR="00AF2EB4">
              <w:rPr>
                <w:noProof/>
                <w:webHidden/>
              </w:rPr>
              <w:fldChar w:fldCharType="separate"/>
            </w:r>
            <w:r w:rsidR="00221BC8">
              <w:rPr>
                <w:noProof/>
                <w:webHidden/>
              </w:rPr>
              <w:t>7</w:t>
            </w:r>
            <w:r w:rsidR="00AF2EB4">
              <w:rPr>
                <w:noProof/>
                <w:webHidden/>
              </w:rPr>
              <w:fldChar w:fldCharType="end"/>
            </w:r>
          </w:hyperlink>
        </w:p>
        <w:p w14:paraId="64ABEC18" w14:textId="5D40EB9F" w:rsidR="00AF2EB4" w:rsidRDefault="00000000">
          <w:pPr>
            <w:pStyle w:val="TOC3"/>
            <w:tabs>
              <w:tab w:val="right" w:leader="dot" w:pos="9016"/>
            </w:tabs>
            <w:rPr>
              <w:rFonts w:asciiTheme="minorHAnsi" w:eastAsiaTheme="minorEastAsia" w:hAnsiTheme="minorHAnsi"/>
              <w:noProof/>
              <w:color w:val="auto"/>
              <w:kern w:val="2"/>
              <w:sz w:val="22"/>
              <w14:ligatures w14:val="standardContextual"/>
            </w:rPr>
          </w:pPr>
          <w:hyperlink w:anchor="_Toc139506511" w:history="1">
            <w:r w:rsidR="00AF2EB4" w:rsidRPr="00E62377">
              <w:rPr>
                <w:rStyle w:val="Hyperlink"/>
                <w:rFonts w:cs="Times New Roman"/>
                <w:b/>
                <w:bCs/>
                <w:noProof/>
              </w:rPr>
              <w:t>4.1.1 Implementation Tools</w:t>
            </w:r>
            <w:r w:rsidR="00AF2EB4">
              <w:rPr>
                <w:noProof/>
                <w:webHidden/>
              </w:rPr>
              <w:tab/>
            </w:r>
            <w:r w:rsidR="00AF2EB4">
              <w:rPr>
                <w:noProof/>
                <w:webHidden/>
              </w:rPr>
              <w:fldChar w:fldCharType="begin"/>
            </w:r>
            <w:r w:rsidR="00AF2EB4">
              <w:rPr>
                <w:noProof/>
                <w:webHidden/>
              </w:rPr>
              <w:instrText xml:space="preserve"> PAGEREF _Toc139506511 \h </w:instrText>
            </w:r>
            <w:r w:rsidR="00AF2EB4">
              <w:rPr>
                <w:noProof/>
                <w:webHidden/>
              </w:rPr>
            </w:r>
            <w:r w:rsidR="00AF2EB4">
              <w:rPr>
                <w:noProof/>
                <w:webHidden/>
              </w:rPr>
              <w:fldChar w:fldCharType="separate"/>
            </w:r>
            <w:r w:rsidR="00221BC8">
              <w:rPr>
                <w:noProof/>
                <w:webHidden/>
              </w:rPr>
              <w:t>7</w:t>
            </w:r>
            <w:r w:rsidR="00AF2EB4">
              <w:rPr>
                <w:noProof/>
                <w:webHidden/>
              </w:rPr>
              <w:fldChar w:fldCharType="end"/>
            </w:r>
          </w:hyperlink>
        </w:p>
        <w:p w14:paraId="328D3694" w14:textId="64823745" w:rsidR="00AF2EB4" w:rsidRDefault="00000000">
          <w:pPr>
            <w:pStyle w:val="TOC3"/>
            <w:tabs>
              <w:tab w:val="right" w:leader="dot" w:pos="9016"/>
            </w:tabs>
            <w:rPr>
              <w:rFonts w:asciiTheme="minorHAnsi" w:eastAsiaTheme="minorEastAsia" w:hAnsiTheme="minorHAnsi"/>
              <w:noProof/>
              <w:color w:val="auto"/>
              <w:kern w:val="2"/>
              <w:sz w:val="22"/>
              <w14:ligatures w14:val="standardContextual"/>
            </w:rPr>
          </w:pPr>
          <w:hyperlink w:anchor="_Toc139506512" w:history="1">
            <w:r w:rsidR="00AF2EB4" w:rsidRPr="00E62377">
              <w:rPr>
                <w:rStyle w:val="Hyperlink"/>
                <w:rFonts w:cs="Times New Roman"/>
                <w:b/>
                <w:bCs/>
                <w:noProof/>
              </w:rPr>
              <w:t>4.2.2 Implementation Details</w:t>
            </w:r>
            <w:r w:rsidR="00AF2EB4">
              <w:rPr>
                <w:noProof/>
                <w:webHidden/>
              </w:rPr>
              <w:tab/>
            </w:r>
            <w:r w:rsidR="00AF2EB4">
              <w:rPr>
                <w:noProof/>
                <w:webHidden/>
              </w:rPr>
              <w:fldChar w:fldCharType="begin"/>
            </w:r>
            <w:r w:rsidR="00AF2EB4">
              <w:rPr>
                <w:noProof/>
                <w:webHidden/>
              </w:rPr>
              <w:instrText xml:space="preserve"> PAGEREF _Toc139506512 \h </w:instrText>
            </w:r>
            <w:r w:rsidR="00AF2EB4">
              <w:rPr>
                <w:noProof/>
                <w:webHidden/>
              </w:rPr>
            </w:r>
            <w:r w:rsidR="00AF2EB4">
              <w:rPr>
                <w:noProof/>
                <w:webHidden/>
              </w:rPr>
              <w:fldChar w:fldCharType="separate"/>
            </w:r>
            <w:r w:rsidR="00221BC8">
              <w:rPr>
                <w:noProof/>
                <w:webHidden/>
              </w:rPr>
              <w:t>7</w:t>
            </w:r>
            <w:r w:rsidR="00AF2EB4">
              <w:rPr>
                <w:noProof/>
                <w:webHidden/>
              </w:rPr>
              <w:fldChar w:fldCharType="end"/>
            </w:r>
          </w:hyperlink>
        </w:p>
        <w:p w14:paraId="6E7387C8" w14:textId="7BD8DAD3"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13" w:history="1">
            <w:r w:rsidR="00AF2EB4" w:rsidRPr="00E62377">
              <w:rPr>
                <w:rStyle w:val="Hyperlink"/>
                <w:rFonts w:cs="Times New Roman"/>
                <w:b/>
                <w:bCs/>
                <w:noProof/>
              </w:rPr>
              <w:t>4.2 Result Analysis</w:t>
            </w:r>
            <w:r w:rsidR="00AF2EB4">
              <w:rPr>
                <w:noProof/>
                <w:webHidden/>
              </w:rPr>
              <w:tab/>
            </w:r>
            <w:r w:rsidR="00AF2EB4">
              <w:rPr>
                <w:noProof/>
                <w:webHidden/>
              </w:rPr>
              <w:fldChar w:fldCharType="begin"/>
            </w:r>
            <w:r w:rsidR="00AF2EB4">
              <w:rPr>
                <w:noProof/>
                <w:webHidden/>
              </w:rPr>
              <w:instrText xml:space="preserve"> PAGEREF _Toc139506513 \h </w:instrText>
            </w:r>
            <w:r w:rsidR="00AF2EB4">
              <w:rPr>
                <w:noProof/>
                <w:webHidden/>
              </w:rPr>
            </w:r>
            <w:r w:rsidR="00AF2EB4">
              <w:rPr>
                <w:noProof/>
                <w:webHidden/>
              </w:rPr>
              <w:fldChar w:fldCharType="separate"/>
            </w:r>
            <w:r w:rsidR="00221BC8">
              <w:rPr>
                <w:noProof/>
                <w:webHidden/>
              </w:rPr>
              <w:t>10</w:t>
            </w:r>
            <w:r w:rsidR="00AF2EB4">
              <w:rPr>
                <w:noProof/>
                <w:webHidden/>
              </w:rPr>
              <w:fldChar w:fldCharType="end"/>
            </w:r>
          </w:hyperlink>
        </w:p>
        <w:p w14:paraId="612CF073" w14:textId="17B5A02B"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514" w:history="1">
            <w:r w:rsidR="00AF2EB4" w:rsidRPr="00E62377">
              <w:rPr>
                <w:rStyle w:val="Hyperlink"/>
                <w:rFonts w:cs="Times New Roman"/>
                <w:b/>
                <w:bCs/>
                <w:noProof/>
              </w:rPr>
              <w:t>Chapter 5: Conclusion and Future Recommendations</w:t>
            </w:r>
            <w:r w:rsidR="00AF2EB4">
              <w:rPr>
                <w:noProof/>
                <w:webHidden/>
              </w:rPr>
              <w:tab/>
            </w:r>
            <w:r w:rsidR="00AF2EB4">
              <w:rPr>
                <w:noProof/>
                <w:webHidden/>
              </w:rPr>
              <w:fldChar w:fldCharType="begin"/>
            </w:r>
            <w:r w:rsidR="00AF2EB4">
              <w:rPr>
                <w:noProof/>
                <w:webHidden/>
              </w:rPr>
              <w:instrText xml:space="preserve"> PAGEREF _Toc139506514 \h </w:instrText>
            </w:r>
            <w:r w:rsidR="00AF2EB4">
              <w:rPr>
                <w:noProof/>
                <w:webHidden/>
              </w:rPr>
            </w:r>
            <w:r w:rsidR="00AF2EB4">
              <w:rPr>
                <w:noProof/>
                <w:webHidden/>
              </w:rPr>
              <w:fldChar w:fldCharType="separate"/>
            </w:r>
            <w:r w:rsidR="00221BC8">
              <w:rPr>
                <w:noProof/>
                <w:webHidden/>
              </w:rPr>
              <w:t>14</w:t>
            </w:r>
            <w:r w:rsidR="00AF2EB4">
              <w:rPr>
                <w:noProof/>
                <w:webHidden/>
              </w:rPr>
              <w:fldChar w:fldCharType="end"/>
            </w:r>
          </w:hyperlink>
        </w:p>
        <w:p w14:paraId="14116218" w14:textId="5ECD2FC7"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15" w:history="1">
            <w:r w:rsidR="00AF2EB4" w:rsidRPr="00E62377">
              <w:rPr>
                <w:rStyle w:val="Hyperlink"/>
                <w:rFonts w:cs="Times New Roman"/>
                <w:b/>
                <w:bCs/>
                <w:noProof/>
              </w:rPr>
              <w:t>5.1 Conclusion</w:t>
            </w:r>
            <w:r w:rsidR="00AF2EB4">
              <w:rPr>
                <w:noProof/>
                <w:webHidden/>
              </w:rPr>
              <w:tab/>
            </w:r>
            <w:r w:rsidR="00AF2EB4">
              <w:rPr>
                <w:noProof/>
                <w:webHidden/>
              </w:rPr>
              <w:fldChar w:fldCharType="begin"/>
            </w:r>
            <w:r w:rsidR="00AF2EB4">
              <w:rPr>
                <w:noProof/>
                <w:webHidden/>
              </w:rPr>
              <w:instrText xml:space="preserve"> PAGEREF _Toc139506515 \h </w:instrText>
            </w:r>
            <w:r w:rsidR="00AF2EB4">
              <w:rPr>
                <w:noProof/>
                <w:webHidden/>
              </w:rPr>
            </w:r>
            <w:r w:rsidR="00AF2EB4">
              <w:rPr>
                <w:noProof/>
                <w:webHidden/>
              </w:rPr>
              <w:fldChar w:fldCharType="separate"/>
            </w:r>
            <w:r w:rsidR="00221BC8">
              <w:rPr>
                <w:noProof/>
                <w:webHidden/>
              </w:rPr>
              <w:t>14</w:t>
            </w:r>
            <w:r w:rsidR="00AF2EB4">
              <w:rPr>
                <w:noProof/>
                <w:webHidden/>
              </w:rPr>
              <w:fldChar w:fldCharType="end"/>
            </w:r>
          </w:hyperlink>
        </w:p>
        <w:p w14:paraId="79ECDEEC" w14:textId="4B3AA946" w:rsidR="00AF2EB4" w:rsidRDefault="00000000">
          <w:pPr>
            <w:pStyle w:val="TOC2"/>
            <w:tabs>
              <w:tab w:val="right" w:leader="dot" w:pos="9016"/>
            </w:tabs>
            <w:rPr>
              <w:rFonts w:asciiTheme="minorHAnsi" w:eastAsiaTheme="minorEastAsia" w:hAnsiTheme="minorHAnsi"/>
              <w:noProof/>
              <w:color w:val="auto"/>
              <w:kern w:val="2"/>
              <w:sz w:val="22"/>
              <w14:ligatures w14:val="standardContextual"/>
            </w:rPr>
          </w:pPr>
          <w:hyperlink w:anchor="_Toc139506516" w:history="1">
            <w:r w:rsidR="00AF2EB4" w:rsidRPr="00E62377">
              <w:rPr>
                <w:rStyle w:val="Hyperlink"/>
                <w:rFonts w:cs="Times New Roman"/>
                <w:b/>
                <w:bCs/>
                <w:noProof/>
              </w:rPr>
              <w:t>5.2 Future Recommendations</w:t>
            </w:r>
            <w:r w:rsidR="00AF2EB4">
              <w:rPr>
                <w:noProof/>
                <w:webHidden/>
              </w:rPr>
              <w:tab/>
            </w:r>
            <w:r w:rsidR="00AF2EB4">
              <w:rPr>
                <w:noProof/>
                <w:webHidden/>
              </w:rPr>
              <w:fldChar w:fldCharType="begin"/>
            </w:r>
            <w:r w:rsidR="00AF2EB4">
              <w:rPr>
                <w:noProof/>
                <w:webHidden/>
              </w:rPr>
              <w:instrText xml:space="preserve"> PAGEREF _Toc139506516 \h </w:instrText>
            </w:r>
            <w:r w:rsidR="00AF2EB4">
              <w:rPr>
                <w:noProof/>
                <w:webHidden/>
              </w:rPr>
            </w:r>
            <w:r w:rsidR="00AF2EB4">
              <w:rPr>
                <w:noProof/>
                <w:webHidden/>
              </w:rPr>
              <w:fldChar w:fldCharType="separate"/>
            </w:r>
            <w:r w:rsidR="00221BC8">
              <w:rPr>
                <w:noProof/>
                <w:webHidden/>
              </w:rPr>
              <w:t>14</w:t>
            </w:r>
            <w:r w:rsidR="00AF2EB4">
              <w:rPr>
                <w:noProof/>
                <w:webHidden/>
              </w:rPr>
              <w:fldChar w:fldCharType="end"/>
            </w:r>
          </w:hyperlink>
        </w:p>
        <w:p w14:paraId="0F310A62" w14:textId="5F94A89B" w:rsidR="00AF2EB4" w:rsidRDefault="00000000">
          <w:pPr>
            <w:pStyle w:val="TOC1"/>
            <w:tabs>
              <w:tab w:val="right" w:leader="dot" w:pos="9016"/>
            </w:tabs>
            <w:rPr>
              <w:rFonts w:asciiTheme="minorHAnsi" w:eastAsiaTheme="minorEastAsia" w:hAnsiTheme="minorHAnsi"/>
              <w:noProof/>
              <w:color w:val="auto"/>
              <w:kern w:val="2"/>
              <w:sz w:val="22"/>
              <w14:ligatures w14:val="standardContextual"/>
            </w:rPr>
          </w:pPr>
          <w:hyperlink w:anchor="_Toc139506517" w:history="1">
            <w:r w:rsidR="00AF2EB4" w:rsidRPr="00E62377">
              <w:rPr>
                <w:rStyle w:val="Hyperlink"/>
                <w:rFonts w:cs="Times New Roman"/>
                <w:b/>
                <w:bCs/>
                <w:noProof/>
              </w:rPr>
              <w:t>References</w:t>
            </w:r>
            <w:r w:rsidR="00AF2EB4">
              <w:rPr>
                <w:noProof/>
                <w:webHidden/>
              </w:rPr>
              <w:tab/>
            </w:r>
            <w:r w:rsidR="00AF2EB4">
              <w:rPr>
                <w:noProof/>
                <w:webHidden/>
              </w:rPr>
              <w:fldChar w:fldCharType="begin"/>
            </w:r>
            <w:r w:rsidR="00AF2EB4">
              <w:rPr>
                <w:noProof/>
                <w:webHidden/>
              </w:rPr>
              <w:instrText xml:space="preserve"> PAGEREF _Toc139506517 \h </w:instrText>
            </w:r>
            <w:r w:rsidR="00AF2EB4">
              <w:rPr>
                <w:noProof/>
                <w:webHidden/>
              </w:rPr>
            </w:r>
            <w:r w:rsidR="00AF2EB4">
              <w:rPr>
                <w:noProof/>
                <w:webHidden/>
              </w:rPr>
              <w:fldChar w:fldCharType="separate"/>
            </w:r>
            <w:r w:rsidR="00221BC8">
              <w:rPr>
                <w:noProof/>
                <w:webHidden/>
              </w:rPr>
              <w:t>15</w:t>
            </w:r>
            <w:r w:rsidR="00AF2EB4">
              <w:rPr>
                <w:noProof/>
                <w:webHidden/>
              </w:rPr>
              <w:fldChar w:fldCharType="end"/>
            </w:r>
          </w:hyperlink>
        </w:p>
        <w:p w14:paraId="63DFC8BC" w14:textId="676814CF" w:rsidR="00BF45B9" w:rsidRDefault="00BF45B9">
          <w:r>
            <w:rPr>
              <w:b/>
              <w:bCs/>
              <w:noProof/>
            </w:rPr>
            <w:fldChar w:fldCharType="end"/>
          </w:r>
        </w:p>
      </w:sdtContent>
    </w:sdt>
    <w:p w14:paraId="5F24BD94" w14:textId="77777777" w:rsidR="00BF45B9" w:rsidRPr="00BF45B9" w:rsidRDefault="00BF45B9" w:rsidP="00BF45B9"/>
    <w:p w14:paraId="694D2893" w14:textId="77777777" w:rsidR="00BF45B9" w:rsidRDefault="00BF45B9" w:rsidP="00BF45B9"/>
    <w:p w14:paraId="2124771C" w14:textId="77777777" w:rsidR="00BF45B9" w:rsidRDefault="00BF45B9" w:rsidP="00BF45B9"/>
    <w:p w14:paraId="40654E1B" w14:textId="77777777" w:rsidR="00BF45B9" w:rsidRDefault="00BF45B9" w:rsidP="00BF45B9"/>
    <w:p w14:paraId="28A2D51C" w14:textId="77777777" w:rsidR="00BF45B9" w:rsidRDefault="00BF45B9" w:rsidP="00BF45B9"/>
    <w:p w14:paraId="24196FDA" w14:textId="77777777" w:rsidR="00BF45B9" w:rsidRDefault="00BF45B9" w:rsidP="00BF45B9"/>
    <w:p w14:paraId="0347937C" w14:textId="77777777" w:rsidR="00BF45B9" w:rsidRDefault="00BF45B9" w:rsidP="00BF45B9"/>
    <w:p w14:paraId="6AC62C84" w14:textId="77777777" w:rsidR="00BF45B9" w:rsidRDefault="00BF45B9" w:rsidP="00BF45B9"/>
    <w:p w14:paraId="02C4A052" w14:textId="77777777" w:rsidR="00BF45B9" w:rsidRDefault="00BF45B9" w:rsidP="00BF45B9"/>
    <w:p w14:paraId="4F23AF2F" w14:textId="77777777" w:rsidR="00BF45B9" w:rsidRDefault="00BF45B9" w:rsidP="00BF45B9"/>
    <w:p w14:paraId="20CE3EE1" w14:textId="77777777" w:rsidR="00BF45B9" w:rsidRDefault="00BF45B9" w:rsidP="00BF45B9"/>
    <w:p w14:paraId="210E68F5" w14:textId="77777777" w:rsidR="00BF45B9" w:rsidRDefault="00BF45B9" w:rsidP="00BF45B9"/>
    <w:p w14:paraId="2B4B0CDA" w14:textId="77777777" w:rsidR="00BF45B9" w:rsidRDefault="00BF45B9" w:rsidP="00BF45B9"/>
    <w:p w14:paraId="7F612838" w14:textId="77777777" w:rsidR="00BF45B9" w:rsidRDefault="00BF45B9" w:rsidP="00BF45B9"/>
    <w:p w14:paraId="4543602B" w14:textId="77777777" w:rsidR="00BF45B9" w:rsidRDefault="00BF45B9" w:rsidP="00BF45B9"/>
    <w:p w14:paraId="7A6E0694" w14:textId="77777777" w:rsidR="00BF45B9" w:rsidRDefault="00BF45B9" w:rsidP="00BF45B9"/>
    <w:p w14:paraId="462EA63F" w14:textId="77777777" w:rsidR="00BF45B9" w:rsidRDefault="00BF45B9" w:rsidP="00BF45B9"/>
    <w:p w14:paraId="7808E056" w14:textId="77777777" w:rsidR="00BF45B9" w:rsidRDefault="00BF45B9" w:rsidP="00BF45B9"/>
    <w:p w14:paraId="4D042D93" w14:textId="77777777" w:rsidR="00BF45B9" w:rsidRDefault="00BF45B9" w:rsidP="00BF45B9"/>
    <w:p w14:paraId="7E87A0A4" w14:textId="77777777" w:rsidR="00BF45B9" w:rsidRDefault="00BF45B9" w:rsidP="00BF45B9"/>
    <w:p w14:paraId="7C52A97B" w14:textId="77777777" w:rsidR="00BF45B9" w:rsidRDefault="00BF45B9" w:rsidP="00BF45B9"/>
    <w:p w14:paraId="5C1AABE1" w14:textId="77777777" w:rsidR="00BF45B9" w:rsidRDefault="00BF45B9" w:rsidP="00BF45B9"/>
    <w:p w14:paraId="7471AF1B" w14:textId="77777777" w:rsidR="007D123F" w:rsidRDefault="007D123F" w:rsidP="00BF45B9"/>
    <w:p w14:paraId="33A5F16D" w14:textId="77777777" w:rsidR="007D123F" w:rsidRDefault="007D123F" w:rsidP="00BF45B9"/>
    <w:p w14:paraId="298CBEFD" w14:textId="77777777" w:rsidR="007D123F" w:rsidRDefault="007D123F" w:rsidP="00BF45B9"/>
    <w:p w14:paraId="4E8D53BB" w14:textId="77777777" w:rsidR="007D123F" w:rsidRDefault="007D123F" w:rsidP="00BF45B9"/>
    <w:p w14:paraId="7BEFF95D" w14:textId="77777777" w:rsidR="007D123F" w:rsidRDefault="007D123F" w:rsidP="00BF45B9"/>
    <w:p w14:paraId="423251B0" w14:textId="77777777" w:rsidR="00BF45B9" w:rsidRPr="00BF45B9" w:rsidRDefault="00BF45B9" w:rsidP="00BF45B9"/>
    <w:p w14:paraId="24A8AD44" w14:textId="3E045EF9" w:rsidR="003E7518" w:rsidRDefault="003E7518" w:rsidP="003E7518">
      <w:pPr>
        <w:pStyle w:val="Heading1"/>
        <w:jc w:val="center"/>
        <w:rPr>
          <w:rFonts w:ascii="Times New Roman" w:hAnsi="Times New Roman" w:cs="Times New Roman"/>
          <w:b/>
          <w:bCs/>
          <w:color w:val="000000" w:themeColor="text1"/>
        </w:rPr>
      </w:pPr>
      <w:bookmarkStart w:id="7" w:name="_Toc139506495"/>
      <w:bookmarkStart w:id="8" w:name="_Toc106127103"/>
      <w:r w:rsidRPr="003E7518">
        <w:rPr>
          <w:rFonts w:ascii="Times New Roman" w:hAnsi="Times New Roman" w:cs="Times New Roman"/>
          <w:b/>
          <w:bCs/>
          <w:color w:val="000000" w:themeColor="text1"/>
        </w:rPr>
        <w:lastRenderedPageBreak/>
        <w:t>List of Figures</w:t>
      </w:r>
      <w:bookmarkEnd w:id="7"/>
    </w:p>
    <w:p w14:paraId="0FF55087" w14:textId="65AE8D80" w:rsidR="00BF45B9" w:rsidRDefault="00BF45B9">
      <w:pPr>
        <w:pStyle w:val="TableofFigures"/>
        <w:tabs>
          <w:tab w:val="right" w:leader="dot" w:pos="9350"/>
        </w:tabs>
        <w:rPr>
          <w:noProof/>
        </w:rPr>
      </w:pPr>
      <w:r>
        <w:fldChar w:fldCharType="begin"/>
      </w:r>
      <w:r>
        <w:instrText xml:space="preserve"> TOC \h \z \c "Figure" </w:instrText>
      </w:r>
      <w:r>
        <w:fldChar w:fldCharType="separate"/>
      </w:r>
      <w:hyperlink w:anchor="_Toc139486882" w:history="1">
        <w:r w:rsidRPr="0094649B">
          <w:rPr>
            <w:rStyle w:val="Hyperlink"/>
            <w:rFonts w:cs="Times New Roman"/>
            <w:b/>
            <w:bCs/>
            <w:noProof/>
          </w:rPr>
          <w:t>Figure 1: Flow Chart</w:t>
        </w:r>
        <w:r>
          <w:rPr>
            <w:noProof/>
            <w:webHidden/>
          </w:rPr>
          <w:tab/>
        </w:r>
        <w:r>
          <w:rPr>
            <w:noProof/>
            <w:webHidden/>
          </w:rPr>
          <w:fldChar w:fldCharType="begin"/>
        </w:r>
        <w:r>
          <w:rPr>
            <w:noProof/>
            <w:webHidden/>
          </w:rPr>
          <w:instrText xml:space="preserve"> PAGEREF _Toc139486882 \h </w:instrText>
        </w:r>
        <w:r>
          <w:rPr>
            <w:noProof/>
            <w:webHidden/>
          </w:rPr>
        </w:r>
        <w:r>
          <w:rPr>
            <w:noProof/>
            <w:webHidden/>
          </w:rPr>
          <w:fldChar w:fldCharType="separate"/>
        </w:r>
        <w:r w:rsidR="00221BC8">
          <w:rPr>
            <w:noProof/>
            <w:webHidden/>
          </w:rPr>
          <w:t>5</w:t>
        </w:r>
        <w:r>
          <w:rPr>
            <w:noProof/>
            <w:webHidden/>
          </w:rPr>
          <w:fldChar w:fldCharType="end"/>
        </w:r>
      </w:hyperlink>
    </w:p>
    <w:p w14:paraId="511EFD8B" w14:textId="1E68B466" w:rsidR="00BF45B9" w:rsidRDefault="00000000">
      <w:pPr>
        <w:pStyle w:val="TableofFigures"/>
        <w:tabs>
          <w:tab w:val="right" w:leader="dot" w:pos="9350"/>
        </w:tabs>
        <w:rPr>
          <w:noProof/>
        </w:rPr>
      </w:pPr>
      <w:hyperlink w:anchor="_Toc139486883" w:history="1">
        <w:r w:rsidR="00BF45B9" w:rsidRPr="0094649B">
          <w:rPr>
            <w:rStyle w:val="Hyperlink"/>
            <w:b/>
            <w:bCs/>
            <w:noProof/>
          </w:rPr>
          <w:t>Figure 2: Code to Reduce Image Size</w:t>
        </w:r>
        <w:r w:rsidR="00BF45B9">
          <w:rPr>
            <w:noProof/>
            <w:webHidden/>
          </w:rPr>
          <w:tab/>
        </w:r>
        <w:r w:rsidR="00BF45B9">
          <w:rPr>
            <w:noProof/>
            <w:webHidden/>
          </w:rPr>
          <w:fldChar w:fldCharType="begin"/>
        </w:r>
        <w:r w:rsidR="00BF45B9">
          <w:rPr>
            <w:noProof/>
            <w:webHidden/>
          </w:rPr>
          <w:instrText xml:space="preserve"> PAGEREF _Toc139486883 \h </w:instrText>
        </w:r>
        <w:r w:rsidR="00BF45B9">
          <w:rPr>
            <w:noProof/>
            <w:webHidden/>
          </w:rPr>
        </w:r>
        <w:r w:rsidR="00BF45B9">
          <w:rPr>
            <w:noProof/>
            <w:webHidden/>
          </w:rPr>
          <w:fldChar w:fldCharType="separate"/>
        </w:r>
        <w:r w:rsidR="00221BC8">
          <w:rPr>
            <w:noProof/>
            <w:webHidden/>
          </w:rPr>
          <w:t>6</w:t>
        </w:r>
        <w:r w:rsidR="00BF45B9">
          <w:rPr>
            <w:noProof/>
            <w:webHidden/>
          </w:rPr>
          <w:fldChar w:fldCharType="end"/>
        </w:r>
      </w:hyperlink>
    </w:p>
    <w:p w14:paraId="2CF1A7AC" w14:textId="1933E063" w:rsidR="00BF45B9" w:rsidRDefault="00000000">
      <w:pPr>
        <w:pStyle w:val="TableofFigures"/>
        <w:tabs>
          <w:tab w:val="right" w:leader="dot" w:pos="9350"/>
        </w:tabs>
        <w:rPr>
          <w:noProof/>
        </w:rPr>
      </w:pPr>
      <w:hyperlink w:anchor="_Toc139486884" w:history="1">
        <w:r w:rsidR="00BF45B9" w:rsidRPr="0094649B">
          <w:rPr>
            <w:rStyle w:val="Hyperlink"/>
            <w:b/>
            <w:bCs/>
            <w:noProof/>
          </w:rPr>
          <w:t>Figure 3:Code for load and Resize Image</w:t>
        </w:r>
        <w:r w:rsidR="00BF45B9">
          <w:rPr>
            <w:noProof/>
            <w:webHidden/>
          </w:rPr>
          <w:tab/>
        </w:r>
        <w:r w:rsidR="00BF45B9">
          <w:rPr>
            <w:noProof/>
            <w:webHidden/>
          </w:rPr>
          <w:fldChar w:fldCharType="begin"/>
        </w:r>
        <w:r w:rsidR="00BF45B9">
          <w:rPr>
            <w:noProof/>
            <w:webHidden/>
          </w:rPr>
          <w:instrText xml:space="preserve"> PAGEREF _Toc139486884 \h </w:instrText>
        </w:r>
        <w:r w:rsidR="00BF45B9">
          <w:rPr>
            <w:noProof/>
            <w:webHidden/>
          </w:rPr>
        </w:r>
        <w:r w:rsidR="00BF45B9">
          <w:rPr>
            <w:noProof/>
            <w:webHidden/>
          </w:rPr>
          <w:fldChar w:fldCharType="separate"/>
        </w:r>
        <w:r w:rsidR="00221BC8">
          <w:rPr>
            <w:noProof/>
            <w:webHidden/>
          </w:rPr>
          <w:t>7</w:t>
        </w:r>
        <w:r w:rsidR="00BF45B9">
          <w:rPr>
            <w:noProof/>
            <w:webHidden/>
          </w:rPr>
          <w:fldChar w:fldCharType="end"/>
        </w:r>
      </w:hyperlink>
    </w:p>
    <w:p w14:paraId="4DBA33B8" w14:textId="3FDD2DBE" w:rsidR="00BF45B9" w:rsidRDefault="00000000">
      <w:pPr>
        <w:pStyle w:val="TableofFigures"/>
        <w:tabs>
          <w:tab w:val="right" w:leader="dot" w:pos="9350"/>
        </w:tabs>
        <w:rPr>
          <w:noProof/>
        </w:rPr>
      </w:pPr>
      <w:hyperlink w:anchor="_Toc139486885" w:history="1">
        <w:r w:rsidR="00BF45B9" w:rsidRPr="0094649B">
          <w:rPr>
            <w:rStyle w:val="Hyperlink"/>
            <w:b/>
            <w:bCs/>
            <w:noProof/>
          </w:rPr>
          <w:t>Figure 4:Code to Convert Image to Numpy Array</w:t>
        </w:r>
        <w:r w:rsidR="00BF45B9">
          <w:rPr>
            <w:noProof/>
            <w:webHidden/>
          </w:rPr>
          <w:tab/>
        </w:r>
        <w:r w:rsidR="00BF45B9">
          <w:rPr>
            <w:noProof/>
            <w:webHidden/>
          </w:rPr>
          <w:fldChar w:fldCharType="begin"/>
        </w:r>
        <w:r w:rsidR="00BF45B9">
          <w:rPr>
            <w:noProof/>
            <w:webHidden/>
          </w:rPr>
          <w:instrText xml:space="preserve"> PAGEREF _Toc139486885 \h </w:instrText>
        </w:r>
        <w:r w:rsidR="00BF45B9">
          <w:rPr>
            <w:noProof/>
            <w:webHidden/>
          </w:rPr>
        </w:r>
        <w:r w:rsidR="00BF45B9">
          <w:rPr>
            <w:noProof/>
            <w:webHidden/>
          </w:rPr>
          <w:fldChar w:fldCharType="separate"/>
        </w:r>
        <w:r w:rsidR="00221BC8">
          <w:rPr>
            <w:noProof/>
            <w:webHidden/>
          </w:rPr>
          <w:t>7</w:t>
        </w:r>
        <w:r w:rsidR="00BF45B9">
          <w:rPr>
            <w:noProof/>
            <w:webHidden/>
          </w:rPr>
          <w:fldChar w:fldCharType="end"/>
        </w:r>
      </w:hyperlink>
    </w:p>
    <w:p w14:paraId="7B5F098F" w14:textId="1B38A63D" w:rsidR="00BF45B9" w:rsidRDefault="00000000">
      <w:pPr>
        <w:pStyle w:val="TableofFigures"/>
        <w:tabs>
          <w:tab w:val="right" w:leader="dot" w:pos="9350"/>
        </w:tabs>
        <w:rPr>
          <w:noProof/>
        </w:rPr>
      </w:pPr>
      <w:hyperlink w:anchor="_Toc139486886" w:history="1">
        <w:r w:rsidR="00BF45B9" w:rsidRPr="0094649B">
          <w:rPr>
            <w:rStyle w:val="Hyperlink"/>
            <w:b/>
            <w:bCs/>
            <w:noProof/>
          </w:rPr>
          <w:t>Figure 5: Code to Define number of Clusters</w:t>
        </w:r>
        <w:r w:rsidR="00BF45B9">
          <w:rPr>
            <w:noProof/>
            <w:webHidden/>
          </w:rPr>
          <w:tab/>
        </w:r>
        <w:r w:rsidR="00BF45B9">
          <w:rPr>
            <w:noProof/>
            <w:webHidden/>
          </w:rPr>
          <w:fldChar w:fldCharType="begin"/>
        </w:r>
        <w:r w:rsidR="00BF45B9">
          <w:rPr>
            <w:noProof/>
            <w:webHidden/>
          </w:rPr>
          <w:instrText xml:space="preserve"> PAGEREF _Toc139486886 \h </w:instrText>
        </w:r>
        <w:r w:rsidR="00BF45B9">
          <w:rPr>
            <w:noProof/>
            <w:webHidden/>
          </w:rPr>
        </w:r>
        <w:r w:rsidR="00BF45B9">
          <w:rPr>
            <w:noProof/>
            <w:webHidden/>
          </w:rPr>
          <w:fldChar w:fldCharType="separate"/>
        </w:r>
        <w:r w:rsidR="00221BC8">
          <w:rPr>
            <w:noProof/>
            <w:webHidden/>
          </w:rPr>
          <w:t>7</w:t>
        </w:r>
        <w:r w:rsidR="00BF45B9">
          <w:rPr>
            <w:noProof/>
            <w:webHidden/>
          </w:rPr>
          <w:fldChar w:fldCharType="end"/>
        </w:r>
      </w:hyperlink>
    </w:p>
    <w:p w14:paraId="07FEAC7D" w14:textId="3DE3DA6B" w:rsidR="00BF45B9" w:rsidRDefault="00000000">
      <w:pPr>
        <w:pStyle w:val="TableofFigures"/>
        <w:tabs>
          <w:tab w:val="right" w:leader="dot" w:pos="9350"/>
        </w:tabs>
        <w:rPr>
          <w:noProof/>
        </w:rPr>
      </w:pPr>
      <w:hyperlink w:anchor="_Toc139486887" w:history="1">
        <w:r w:rsidR="00BF45B9" w:rsidRPr="0094649B">
          <w:rPr>
            <w:rStyle w:val="Hyperlink"/>
            <w:b/>
            <w:bCs/>
            <w:noProof/>
          </w:rPr>
          <w:t>Figure 6: Code to Display Input Image</w:t>
        </w:r>
        <w:r w:rsidR="00BF45B9">
          <w:rPr>
            <w:noProof/>
            <w:webHidden/>
          </w:rPr>
          <w:tab/>
        </w:r>
        <w:r w:rsidR="00BF45B9">
          <w:rPr>
            <w:noProof/>
            <w:webHidden/>
          </w:rPr>
          <w:fldChar w:fldCharType="begin"/>
        </w:r>
        <w:r w:rsidR="00BF45B9">
          <w:rPr>
            <w:noProof/>
            <w:webHidden/>
          </w:rPr>
          <w:instrText xml:space="preserve"> PAGEREF _Toc139486887 \h </w:instrText>
        </w:r>
        <w:r w:rsidR="00BF45B9">
          <w:rPr>
            <w:noProof/>
            <w:webHidden/>
          </w:rPr>
        </w:r>
        <w:r w:rsidR="00BF45B9">
          <w:rPr>
            <w:noProof/>
            <w:webHidden/>
          </w:rPr>
          <w:fldChar w:fldCharType="separate"/>
        </w:r>
        <w:r w:rsidR="00221BC8">
          <w:rPr>
            <w:noProof/>
            <w:webHidden/>
          </w:rPr>
          <w:t>8</w:t>
        </w:r>
        <w:r w:rsidR="00BF45B9">
          <w:rPr>
            <w:noProof/>
            <w:webHidden/>
          </w:rPr>
          <w:fldChar w:fldCharType="end"/>
        </w:r>
      </w:hyperlink>
    </w:p>
    <w:p w14:paraId="502BDC80" w14:textId="34F05172" w:rsidR="00BF45B9" w:rsidRDefault="00000000">
      <w:pPr>
        <w:pStyle w:val="TableofFigures"/>
        <w:tabs>
          <w:tab w:val="right" w:leader="dot" w:pos="9350"/>
        </w:tabs>
        <w:rPr>
          <w:noProof/>
        </w:rPr>
      </w:pPr>
      <w:hyperlink w:anchor="_Toc139486888" w:history="1">
        <w:r w:rsidR="00BF45B9" w:rsidRPr="0094649B">
          <w:rPr>
            <w:rStyle w:val="Hyperlink"/>
            <w:b/>
            <w:bCs/>
            <w:noProof/>
          </w:rPr>
          <w:t>Figure 7: Code for Image Segmentation using  K-means Clustering</w:t>
        </w:r>
        <w:r w:rsidR="00BF45B9">
          <w:rPr>
            <w:noProof/>
            <w:webHidden/>
          </w:rPr>
          <w:tab/>
        </w:r>
        <w:r w:rsidR="00BF45B9">
          <w:rPr>
            <w:noProof/>
            <w:webHidden/>
          </w:rPr>
          <w:fldChar w:fldCharType="begin"/>
        </w:r>
        <w:r w:rsidR="00BF45B9">
          <w:rPr>
            <w:noProof/>
            <w:webHidden/>
          </w:rPr>
          <w:instrText xml:space="preserve"> PAGEREF _Toc139486888 \h </w:instrText>
        </w:r>
        <w:r w:rsidR="00BF45B9">
          <w:rPr>
            <w:noProof/>
            <w:webHidden/>
          </w:rPr>
        </w:r>
        <w:r w:rsidR="00BF45B9">
          <w:rPr>
            <w:noProof/>
            <w:webHidden/>
          </w:rPr>
          <w:fldChar w:fldCharType="separate"/>
        </w:r>
        <w:r w:rsidR="00221BC8">
          <w:rPr>
            <w:noProof/>
            <w:webHidden/>
          </w:rPr>
          <w:t>9</w:t>
        </w:r>
        <w:r w:rsidR="00BF45B9">
          <w:rPr>
            <w:noProof/>
            <w:webHidden/>
          </w:rPr>
          <w:fldChar w:fldCharType="end"/>
        </w:r>
      </w:hyperlink>
    </w:p>
    <w:p w14:paraId="3DB6F0F8" w14:textId="4E71E360" w:rsidR="00BF45B9" w:rsidRDefault="00000000">
      <w:pPr>
        <w:pStyle w:val="TableofFigures"/>
        <w:tabs>
          <w:tab w:val="right" w:leader="dot" w:pos="9350"/>
        </w:tabs>
        <w:rPr>
          <w:noProof/>
        </w:rPr>
      </w:pPr>
      <w:hyperlink w:anchor="_Toc139486889" w:history="1">
        <w:r w:rsidR="00BF45B9" w:rsidRPr="0094649B">
          <w:rPr>
            <w:rStyle w:val="Hyperlink"/>
            <w:b/>
            <w:bCs/>
            <w:noProof/>
          </w:rPr>
          <w:t>Figure 8: Code to Display Segment Image</w:t>
        </w:r>
        <w:r w:rsidR="00BF45B9">
          <w:rPr>
            <w:noProof/>
            <w:webHidden/>
          </w:rPr>
          <w:tab/>
        </w:r>
        <w:r w:rsidR="00BF45B9">
          <w:rPr>
            <w:noProof/>
            <w:webHidden/>
          </w:rPr>
          <w:fldChar w:fldCharType="begin"/>
        </w:r>
        <w:r w:rsidR="00BF45B9">
          <w:rPr>
            <w:noProof/>
            <w:webHidden/>
          </w:rPr>
          <w:instrText xml:space="preserve"> PAGEREF _Toc139486889 \h </w:instrText>
        </w:r>
        <w:r w:rsidR="00BF45B9">
          <w:rPr>
            <w:noProof/>
            <w:webHidden/>
          </w:rPr>
        </w:r>
        <w:r w:rsidR="00BF45B9">
          <w:rPr>
            <w:noProof/>
            <w:webHidden/>
          </w:rPr>
          <w:fldChar w:fldCharType="separate"/>
        </w:r>
        <w:r w:rsidR="00221BC8">
          <w:rPr>
            <w:noProof/>
            <w:webHidden/>
          </w:rPr>
          <w:t>9</w:t>
        </w:r>
        <w:r w:rsidR="00BF45B9">
          <w:rPr>
            <w:noProof/>
            <w:webHidden/>
          </w:rPr>
          <w:fldChar w:fldCharType="end"/>
        </w:r>
      </w:hyperlink>
    </w:p>
    <w:p w14:paraId="2E472519" w14:textId="09A0C905" w:rsidR="00BF45B9" w:rsidRDefault="00000000">
      <w:pPr>
        <w:pStyle w:val="TableofFigures"/>
        <w:tabs>
          <w:tab w:val="right" w:leader="dot" w:pos="9350"/>
        </w:tabs>
        <w:rPr>
          <w:noProof/>
        </w:rPr>
      </w:pPr>
      <w:hyperlink w:anchor="_Toc139486890" w:history="1">
        <w:r w:rsidR="00BF45B9" w:rsidRPr="0094649B">
          <w:rPr>
            <w:rStyle w:val="Hyperlink"/>
            <w:b/>
            <w:bCs/>
            <w:noProof/>
          </w:rPr>
          <w:t>Figure 9: Input Image</w:t>
        </w:r>
        <w:r w:rsidR="00BF45B9">
          <w:rPr>
            <w:noProof/>
            <w:webHidden/>
          </w:rPr>
          <w:tab/>
        </w:r>
        <w:r w:rsidR="00BF45B9">
          <w:rPr>
            <w:noProof/>
            <w:webHidden/>
          </w:rPr>
          <w:fldChar w:fldCharType="begin"/>
        </w:r>
        <w:r w:rsidR="00BF45B9">
          <w:rPr>
            <w:noProof/>
            <w:webHidden/>
          </w:rPr>
          <w:instrText xml:space="preserve"> PAGEREF _Toc139486890 \h </w:instrText>
        </w:r>
        <w:r w:rsidR="00BF45B9">
          <w:rPr>
            <w:noProof/>
            <w:webHidden/>
          </w:rPr>
        </w:r>
        <w:r w:rsidR="00BF45B9">
          <w:rPr>
            <w:noProof/>
            <w:webHidden/>
          </w:rPr>
          <w:fldChar w:fldCharType="separate"/>
        </w:r>
        <w:r w:rsidR="00221BC8">
          <w:rPr>
            <w:noProof/>
            <w:webHidden/>
          </w:rPr>
          <w:t>10</w:t>
        </w:r>
        <w:r w:rsidR="00BF45B9">
          <w:rPr>
            <w:noProof/>
            <w:webHidden/>
          </w:rPr>
          <w:fldChar w:fldCharType="end"/>
        </w:r>
      </w:hyperlink>
    </w:p>
    <w:p w14:paraId="7A670319" w14:textId="27D8279D" w:rsidR="00BF45B9" w:rsidRDefault="00000000">
      <w:pPr>
        <w:pStyle w:val="TableofFigures"/>
        <w:tabs>
          <w:tab w:val="right" w:leader="dot" w:pos="9350"/>
        </w:tabs>
        <w:rPr>
          <w:noProof/>
        </w:rPr>
      </w:pPr>
      <w:hyperlink w:anchor="_Toc139486891" w:history="1">
        <w:r w:rsidR="00BF45B9" w:rsidRPr="0094649B">
          <w:rPr>
            <w:rStyle w:val="Hyperlink"/>
            <w:b/>
            <w:bCs/>
            <w:noProof/>
          </w:rPr>
          <w:t>Figure 10: Output Image Segment</w:t>
        </w:r>
        <w:r w:rsidR="00BF45B9">
          <w:rPr>
            <w:noProof/>
            <w:webHidden/>
          </w:rPr>
          <w:tab/>
        </w:r>
        <w:r w:rsidR="00BF45B9">
          <w:rPr>
            <w:noProof/>
            <w:webHidden/>
          </w:rPr>
          <w:fldChar w:fldCharType="begin"/>
        </w:r>
        <w:r w:rsidR="00BF45B9">
          <w:rPr>
            <w:noProof/>
            <w:webHidden/>
          </w:rPr>
          <w:instrText xml:space="preserve"> PAGEREF _Toc139486891 \h </w:instrText>
        </w:r>
        <w:r w:rsidR="00BF45B9">
          <w:rPr>
            <w:noProof/>
            <w:webHidden/>
          </w:rPr>
        </w:r>
        <w:r w:rsidR="00BF45B9">
          <w:rPr>
            <w:noProof/>
            <w:webHidden/>
          </w:rPr>
          <w:fldChar w:fldCharType="separate"/>
        </w:r>
        <w:r w:rsidR="00221BC8">
          <w:rPr>
            <w:noProof/>
            <w:webHidden/>
          </w:rPr>
          <w:t>12</w:t>
        </w:r>
        <w:r w:rsidR="00BF45B9">
          <w:rPr>
            <w:noProof/>
            <w:webHidden/>
          </w:rPr>
          <w:fldChar w:fldCharType="end"/>
        </w:r>
      </w:hyperlink>
    </w:p>
    <w:p w14:paraId="7CD1E601" w14:textId="5CEEE02C" w:rsidR="00BF45B9" w:rsidRDefault="00BF45B9" w:rsidP="00BF45B9">
      <w:r>
        <w:fldChar w:fldCharType="end"/>
      </w:r>
    </w:p>
    <w:p w14:paraId="7F381C17" w14:textId="77777777" w:rsidR="00BF45B9" w:rsidRDefault="00BF45B9" w:rsidP="00BF45B9"/>
    <w:p w14:paraId="64A6B3A8" w14:textId="77777777" w:rsidR="00BF45B9" w:rsidRDefault="00BF45B9" w:rsidP="00BF45B9"/>
    <w:p w14:paraId="2FEE05FD" w14:textId="77777777" w:rsidR="00BF45B9" w:rsidRDefault="00BF45B9" w:rsidP="00BF45B9"/>
    <w:p w14:paraId="66FA738D" w14:textId="77777777" w:rsidR="00BF45B9" w:rsidRDefault="00BF45B9" w:rsidP="00BF45B9"/>
    <w:p w14:paraId="607B4E14" w14:textId="77777777" w:rsidR="00BF45B9" w:rsidRDefault="00BF45B9" w:rsidP="00BF45B9"/>
    <w:p w14:paraId="6FB70449" w14:textId="77777777" w:rsidR="00BF45B9" w:rsidRDefault="00BF45B9" w:rsidP="00BF45B9"/>
    <w:p w14:paraId="2C32F958" w14:textId="77777777" w:rsidR="00BF45B9" w:rsidRDefault="00BF45B9" w:rsidP="00BF45B9"/>
    <w:p w14:paraId="01FD6A7A" w14:textId="77777777" w:rsidR="00BF45B9" w:rsidRDefault="00BF45B9" w:rsidP="00BF45B9"/>
    <w:p w14:paraId="62D8F648" w14:textId="77777777" w:rsidR="00BF45B9" w:rsidRDefault="00BF45B9" w:rsidP="00BF45B9"/>
    <w:p w14:paraId="7781A144" w14:textId="77777777" w:rsidR="00BF45B9" w:rsidRDefault="00BF45B9" w:rsidP="00BF45B9"/>
    <w:p w14:paraId="7E0C54AD" w14:textId="77777777" w:rsidR="00BF45B9" w:rsidRDefault="00BF45B9" w:rsidP="00BF45B9"/>
    <w:p w14:paraId="3EF8C25A" w14:textId="77777777" w:rsidR="00BF45B9" w:rsidRDefault="00BF45B9" w:rsidP="00BF45B9"/>
    <w:p w14:paraId="47529499" w14:textId="77777777" w:rsidR="00BF45B9" w:rsidRDefault="00BF45B9" w:rsidP="00BF45B9"/>
    <w:p w14:paraId="036F117D" w14:textId="77777777" w:rsidR="00BF45B9" w:rsidRDefault="00BF45B9" w:rsidP="00BF45B9"/>
    <w:p w14:paraId="2D1E3181" w14:textId="77777777" w:rsidR="00BF45B9" w:rsidRDefault="00BF45B9" w:rsidP="00BF45B9"/>
    <w:p w14:paraId="33CC3A35" w14:textId="77777777" w:rsidR="007D123F" w:rsidRDefault="007D123F" w:rsidP="00BF45B9"/>
    <w:p w14:paraId="40394FE6" w14:textId="77777777" w:rsidR="007D123F" w:rsidRDefault="007D123F" w:rsidP="00BF45B9"/>
    <w:p w14:paraId="2F25C28C" w14:textId="77777777" w:rsidR="007D123F" w:rsidRDefault="007D123F" w:rsidP="00BF45B9"/>
    <w:p w14:paraId="3FB95206" w14:textId="77777777" w:rsidR="00BF45B9" w:rsidRPr="00BF45B9" w:rsidRDefault="00BF45B9" w:rsidP="00BF45B9"/>
    <w:p w14:paraId="6E2A32B9" w14:textId="77777777" w:rsidR="003E7518" w:rsidRDefault="003E7518" w:rsidP="003E7518">
      <w:pPr>
        <w:pStyle w:val="Heading1"/>
        <w:spacing w:line="480" w:lineRule="auto"/>
        <w:jc w:val="center"/>
        <w:rPr>
          <w:rFonts w:ascii="Times New Roman" w:hAnsi="Times New Roman" w:cs="Times New Roman"/>
          <w:b/>
          <w:bCs/>
          <w:color w:val="000000" w:themeColor="text1"/>
        </w:rPr>
      </w:pPr>
      <w:bookmarkStart w:id="9" w:name="_Toc139506496"/>
      <w:r w:rsidRPr="00F948FA">
        <w:rPr>
          <w:rFonts w:ascii="Times New Roman" w:hAnsi="Times New Roman" w:cs="Times New Roman"/>
          <w:b/>
          <w:bCs/>
          <w:color w:val="000000" w:themeColor="text1"/>
        </w:rPr>
        <w:lastRenderedPageBreak/>
        <w:t>List of Abbreviations</w:t>
      </w:r>
      <w:bookmarkEnd w:id="8"/>
      <w:bookmarkEnd w:id="9"/>
    </w:p>
    <w:p w14:paraId="0B84D112" w14:textId="37C68421" w:rsidR="00BF45B9" w:rsidRDefault="00BF45B9" w:rsidP="00BF45B9">
      <w:r w:rsidRPr="004C0FBC">
        <w:rPr>
          <w:b/>
          <w:bCs/>
        </w:rPr>
        <w:t>BC</w:t>
      </w:r>
      <w:r>
        <w:t xml:space="preserve">                    Breast Cancer</w:t>
      </w:r>
    </w:p>
    <w:p w14:paraId="47C02062" w14:textId="61CA7C59" w:rsidR="00DC75D5" w:rsidRPr="00BF45B9" w:rsidRDefault="00DC75D5" w:rsidP="00BF45B9">
      <w:r w:rsidRPr="00BC1B13">
        <w:rPr>
          <w:b/>
          <w:bCs/>
        </w:rPr>
        <w:t>DBI</w:t>
      </w:r>
      <w:r>
        <w:tab/>
      </w:r>
      <w:r>
        <w:tab/>
        <w:t xml:space="preserve"> </w:t>
      </w:r>
      <w:r w:rsidR="00BC1B13" w:rsidRPr="00BC1B13">
        <w:t>Davies-Bouldin Index</w:t>
      </w:r>
    </w:p>
    <w:p w14:paraId="19C73865" w14:textId="471602E7" w:rsidR="007D123F" w:rsidRDefault="00BF45B9" w:rsidP="00BF45B9">
      <w:pPr>
        <w:sectPr w:rsidR="007D123F" w:rsidSect="00AC0CA5">
          <w:footerReference w:type="default" r:id="rId10"/>
          <w:pgSz w:w="11906" w:h="16838" w:code="9"/>
          <w:pgMar w:top="1440" w:right="1440" w:bottom="1440" w:left="1440" w:header="720" w:footer="720" w:gutter="0"/>
          <w:pgNumType w:fmt="lowerRoman" w:start="1"/>
          <w:cols w:space="720"/>
          <w:docGrid w:linePitch="360"/>
        </w:sectPr>
      </w:pPr>
      <w:r w:rsidRPr="004C0FBC">
        <w:rPr>
          <w:b/>
          <w:bCs/>
        </w:rPr>
        <w:t>IS</w:t>
      </w:r>
      <w:r>
        <w:t xml:space="preserve">                      Image Segmentation</w:t>
      </w:r>
    </w:p>
    <w:p w14:paraId="7E7660BB" w14:textId="77777777" w:rsidR="002160BB" w:rsidRPr="00312F01" w:rsidRDefault="002160BB" w:rsidP="00163BE0">
      <w:pPr>
        <w:pStyle w:val="Heading1"/>
        <w:jc w:val="center"/>
        <w:rPr>
          <w:rFonts w:ascii="Times New Roman" w:hAnsi="Times New Roman" w:cs="Times New Roman"/>
          <w:b/>
          <w:bCs/>
          <w:color w:val="auto"/>
        </w:rPr>
      </w:pPr>
      <w:bookmarkStart w:id="10" w:name="_Toc139506497"/>
      <w:r w:rsidRPr="00312F01">
        <w:rPr>
          <w:rFonts w:ascii="Times New Roman" w:hAnsi="Times New Roman" w:cs="Times New Roman"/>
          <w:b/>
          <w:bCs/>
          <w:color w:val="auto"/>
        </w:rPr>
        <w:lastRenderedPageBreak/>
        <w:t>Chapter 1: Introduction</w:t>
      </w:r>
      <w:bookmarkEnd w:id="10"/>
    </w:p>
    <w:p w14:paraId="104C3835" w14:textId="40598B86" w:rsidR="00796DC1" w:rsidRPr="00796DC1" w:rsidRDefault="002160BB" w:rsidP="00796DC1">
      <w:pPr>
        <w:pStyle w:val="Heading2"/>
        <w:numPr>
          <w:ilvl w:val="1"/>
          <w:numId w:val="1"/>
        </w:numPr>
        <w:tabs>
          <w:tab w:val="num" w:pos="360"/>
        </w:tabs>
        <w:ind w:left="0" w:firstLine="0"/>
        <w:jc w:val="left"/>
        <w:rPr>
          <w:rFonts w:ascii="Times New Roman" w:hAnsi="Times New Roman" w:cs="Times New Roman"/>
          <w:b/>
          <w:bCs/>
          <w:color w:val="auto"/>
          <w:sz w:val="28"/>
          <w:szCs w:val="28"/>
        </w:rPr>
      </w:pPr>
      <w:bookmarkStart w:id="11" w:name="_Toc139506498"/>
      <w:r w:rsidRPr="00B371AA">
        <w:rPr>
          <w:rFonts w:ascii="Times New Roman" w:hAnsi="Times New Roman" w:cs="Times New Roman"/>
          <w:b/>
          <w:bCs/>
          <w:color w:val="auto"/>
          <w:sz w:val="28"/>
          <w:szCs w:val="28"/>
        </w:rPr>
        <w:t>Introduction</w:t>
      </w:r>
      <w:bookmarkEnd w:id="11"/>
    </w:p>
    <w:p w14:paraId="0E35BDF0" w14:textId="1D365492" w:rsidR="001E0FA6" w:rsidRDefault="00230AAB" w:rsidP="00E04579">
      <w:r>
        <w:t xml:space="preserve">Image </w:t>
      </w:r>
      <w:r w:rsidR="00BF45B9">
        <w:t>S</w:t>
      </w:r>
      <w:r>
        <w:t xml:space="preserve">egmentation </w:t>
      </w:r>
      <w:r w:rsidR="00BF45B9">
        <w:t>(IS)</w:t>
      </w:r>
      <w:r w:rsidR="00BC1B13">
        <w:t xml:space="preserve"> </w:t>
      </w:r>
      <w:r>
        <w:t>is a fundamental task in computer vision that involves dividing an image into meaningful and coherent regions or objects. The goal is to partition the image into distinct regions where pixels within each region share similar visual properties such as color, texture, intensity, or motion.</w:t>
      </w:r>
      <w:r w:rsidR="004F014E">
        <w:t xml:space="preserve"> </w:t>
      </w:r>
      <w:r>
        <w:t>The purpose of image segmentation is to extract semantically meaningful regions from an image, allowing for higher-level analysis and understanding of the visual content. By segmenting an image, we can identify and differentiate various objects or regions of interest, enabling a wide range of applications such as object recognition, scene understanding, image editing, medical image analysis, and more</w:t>
      </w:r>
      <w:r w:rsidR="009D4806">
        <w:t xml:space="preserve">. </w:t>
      </w:r>
    </w:p>
    <w:p w14:paraId="1DC6EC49" w14:textId="0B545C39" w:rsidR="001F21FD" w:rsidRPr="001F21FD" w:rsidRDefault="001E0FA6" w:rsidP="00E04579">
      <w:r>
        <w:t xml:space="preserve">One fascinating application of K-means clustering is in image segmentation. </w:t>
      </w:r>
      <w:r w:rsidR="009D4806">
        <w:t>For this report</w:t>
      </w:r>
      <w:r w:rsidR="00E04579">
        <w:t xml:space="preserve">, </w:t>
      </w:r>
      <w:r w:rsidR="009D4806">
        <w:t>K-means clustering algorithm is used</w:t>
      </w:r>
      <w:r>
        <w:t xml:space="preserve"> to clearly observe the mammographic image of breast cancer</w:t>
      </w:r>
      <w:r w:rsidR="00BF45B9">
        <w:t xml:space="preserve"> (BC)</w:t>
      </w:r>
      <w:r w:rsidR="00E04579">
        <w:t xml:space="preserve">. </w:t>
      </w:r>
      <w:r w:rsidR="00897E5A">
        <w:t xml:space="preserve">K-means clustering is a type of unsupervised learning algorithm that aims </w:t>
      </w:r>
      <w:r w:rsidR="00AB2832" w:rsidRPr="001F21FD">
        <w:t>partition an image into K clusters, where each cluster represents a distinct region or object.</w:t>
      </w:r>
      <w:r>
        <w:t xml:space="preserve"> </w:t>
      </w:r>
      <w:r w:rsidR="001F21FD" w:rsidRPr="001F21FD">
        <w:t>The algorithm achieves this by iteratively assigning pixels to the nearest cluster center and updating the centers based on the average values of the assigned pixels. This process continues until convergence, where the cluster centers no longer change significantly.</w:t>
      </w:r>
      <w:r w:rsidR="00491269">
        <w:t xml:space="preserve"> </w:t>
      </w:r>
      <w:r w:rsidR="001F21FD" w:rsidRPr="001F21FD">
        <w:t>It provides a straightforward approach to segmenting images into regions based on color or intensity similarity, without requiring prior knowledge about the image content.</w:t>
      </w:r>
      <w:r w:rsidR="00E04579">
        <w:t xml:space="preserve"> </w:t>
      </w:r>
    </w:p>
    <w:p w14:paraId="05C6DAF0" w14:textId="77777777" w:rsidR="002160BB" w:rsidRPr="00B371AA" w:rsidRDefault="002160BB" w:rsidP="002160BB"/>
    <w:p w14:paraId="3D6144A8" w14:textId="77777777" w:rsidR="002160BB" w:rsidRDefault="002160BB" w:rsidP="002160BB">
      <w:pPr>
        <w:pStyle w:val="Heading2"/>
        <w:numPr>
          <w:ilvl w:val="1"/>
          <w:numId w:val="1"/>
        </w:numPr>
        <w:tabs>
          <w:tab w:val="num" w:pos="360"/>
        </w:tabs>
        <w:ind w:left="0" w:firstLine="0"/>
        <w:rPr>
          <w:rFonts w:ascii="Times New Roman" w:hAnsi="Times New Roman" w:cs="Times New Roman"/>
          <w:b/>
          <w:bCs/>
          <w:color w:val="auto"/>
          <w:sz w:val="28"/>
          <w:szCs w:val="28"/>
        </w:rPr>
      </w:pPr>
      <w:bookmarkStart w:id="12" w:name="_Toc139506499"/>
      <w:r w:rsidRPr="00B8689A">
        <w:rPr>
          <w:rFonts w:ascii="Times New Roman" w:hAnsi="Times New Roman" w:cs="Times New Roman"/>
          <w:b/>
          <w:bCs/>
          <w:color w:val="auto"/>
          <w:sz w:val="28"/>
          <w:szCs w:val="28"/>
        </w:rPr>
        <w:t>Problem Statement</w:t>
      </w:r>
      <w:bookmarkEnd w:id="12"/>
    </w:p>
    <w:p w14:paraId="5AF5FD5A" w14:textId="60AA781F" w:rsidR="002160BB" w:rsidRPr="001E0BE0" w:rsidRDefault="000F4F1A" w:rsidP="002160BB">
      <w:r w:rsidRPr="000F4F1A">
        <w:t>The absence of image segmentation leads to significant problems such as confusion in object differentiation, inaccurate object recognition, limited semantic understanding, inefficient image editing, compromised medical diagnosis, inefficient compression and transmission, and challenges in autonomous systems.</w:t>
      </w:r>
      <w:r w:rsidR="00E04579">
        <w:t xml:space="preserve"> </w:t>
      </w:r>
      <w:r w:rsidR="004F7DA2">
        <w:t>Breast cancer is the second most common malignancy among Nepalese women that places a substantial burden on the Nepalese healthcare system. Lack of proper analysis of mammographic image can leads to misinterpretation and wrong precaution. A</w:t>
      </w:r>
      <w:r w:rsidRPr="000F4F1A">
        <w:t>ddressing these issues requires effective segmentation techniques to overcome the challenges posed by the lack of proper segmentation.</w:t>
      </w:r>
      <w:r w:rsidR="007C6691" w:rsidRPr="007C6691">
        <w:t xml:space="preserve"> Overall, image segmentation is crucial in several fields to extract meaningful information and enable advanced applications based on visual content</w:t>
      </w:r>
      <w:r w:rsidR="002160BB" w:rsidRPr="001E0BE0">
        <w:t>.</w:t>
      </w:r>
    </w:p>
    <w:p w14:paraId="2A055650" w14:textId="77777777" w:rsidR="002160BB" w:rsidRDefault="002160BB" w:rsidP="002160BB">
      <w:pPr>
        <w:pStyle w:val="Heading2"/>
        <w:numPr>
          <w:ilvl w:val="1"/>
          <w:numId w:val="1"/>
        </w:numPr>
        <w:tabs>
          <w:tab w:val="num" w:pos="360"/>
        </w:tabs>
        <w:ind w:left="0" w:firstLine="0"/>
        <w:rPr>
          <w:rFonts w:ascii="Times New Roman" w:hAnsi="Times New Roman" w:cs="Times New Roman"/>
          <w:b/>
          <w:bCs/>
          <w:color w:val="auto"/>
          <w:sz w:val="28"/>
          <w:szCs w:val="28"/>
        </w:rPr>
      </w:pPr>
      <w:bookmarkStart w:id="13" w:name="_Toc139506500"/>
      <w:r w:rsidRPr="00B8689A">
        <w:rPr>
          <w:rFonts w:ascii="Times New Roman" w:hAnsi="Times New Roman" w:cs="Times New Roman"/>
          <w:b/>
          <w:bCs/>
          <w:color w:val="auto"/>
          <w:sz w:val="28"/>
          <w:szCs w:val="28"/>
        </w:rPr>
        <w:lastRenderedPageBreak/>
        <w:t>Objective</w:t>
      </w:r>
      <w:bookmarkEnd w:id="13"/>
    </w:p>
    <w:p w14:paraId="29CD1521" w14:textId="05CD99CF" w:rsidR="002160BB" w:rsidRDefault="002160BB" w:rsidP="002160BB">
      <w:r>
        <w:t xml:space="preserve">The main objective </w:t>
      </w:r>
      <w:r w:rsidR="00ED16BA">
        <w:t>includes;</w:t>
      </w:r>
    </w:p>
    <w:p w14:paraId="6B301113" w14:textId="1C706DB7" w:rsidR="00ED16BA" w:rsidRDefault="00ED16BA" w:rsidP="00ED16BA">
      <w:pPr>
        <w:pStyle w:val="ListParagraph"/>
        <w:numPr>
          <w:ilvl w:val="0"/>
          <w:numId w:val="3"/>
        </w:numPr>
      </w:pPr>
      <w:r>
        <w:t>To investigate the effectiveness of the K-means algorithm for image segmentation.</w:t>
      </w:r>
    </w:p>
    <w:p w14:paraId="763F1D14" w14:textId="4B95484C" w:rsidR="00ED16BA" w:rsidRDefault="00ED16BA" w:rsidP="00ED16BA">
      <w:pPr>
        <w:pStyle w:val="ListParagraph"/>
        <w:numPr>
          <w:ilvl w:val="0"/>
          <w:numId w:val="3"/>
        </w:numPr>
      </w:pPr>
      <w:r>
        <w:t>To analyze the impact of varying the number of clusters on segmentation results.</w:t>
      </w:r>
    </w:p>
    <w:p w14:paraId="43C4DD01" w14:textId="1D22D483" w:rsidR="001E0FA6" w:rsidRDefault="001E0FA6" w:rsidP="00ED16BA">
      <w:pPr>
        <w:pStyle w:val="ListParagraph"/>
        <w:numPr>
          <w:ilvl w:val="0"/>
          <w:numId w:val="3"/>
        </w:numPr>
      </w:pPr>
      <w:r>
        <w:t xml:space="preserve">To </w:t>
      </w:r>
      <w:r w:rsidR="004F7DA2">
        <w:t>minimize the misinterpretation and detects the cancer effectively.</w:t>
      </w:r>
    </w:p>
    <w:p w14:paraId="09AF8028" w14:textId="77777777" w:rsidR="004F7DA2" w:rsidRDefault="004F7DA2" w:rsidP="004F7DA2"/>
    <w:p w14:paraId="39310C67" w14:textId="77777777" w:rsidR="004F7DA2" w:rsidRDefault="004F7DA2" w:rsidP="004F7DA2"/>
    <w:p w14:paraId="3A3DF361" w14:textId="77777777" w:rsidR="004F7DA2" w:rsidRDefault="004F7DA2" w:rsidP="004F7DA2"/>
    <w:p w14:paraId="48A5B41A" w14:textId="77777777" w:rsidR="004F7DA2" w:rsidRDefault="004F7DA2" w:rsidP="004F7DA2"/>
    <w:p w14:paraId="18463C0A" w14:textId="77777777" w:rsidR="004F7DA2" w:rsidRDefault="004F7DA2" w:rsidP="004F7DA2"/>
    <w:p w14:paraId="3A420F91" w14:textId="77777777" w:rsidR="004F7DA2" w:rsidRDefault="004F7DA2" w:rsidP="004F7DA2"/>
    <w:p w14:paraId="4A997BA5" w14:textId="77777777" w:rsidR="004F7DA2" w:rsidRDefault="004F7DA2" w:rsidP="004F7DA2"/>
    <w:p w14:paraId="3394BD16" w14:textId="77777777" w:rsidR="004F7DA2" w:rsidRDefault="004F7DA2" w:rsidP="004F7DA2"/>
    <w:p w14:paraId="27B7149B" w14:textId="77777777" w:rsidR="004F7DA2" w:rsidRDefault="004F7DA2" w:rsidP="004F7DA2"/>
    <w:p w14:paraId="1286AB12" w14:textId="77777777" w:rsidR="004F7DA2" w:rsidRDefault="004F7DA2" w:rsidP="004F7DA2"/>
    <w:p w14:paraId="48C159B9" w14:textId="77777777" w:rsidR="004F7DA2" w:rsidRDefault="004F7DA2" w:rsidP="004F7DA2"/>
    <w:p w14:paraId="46834A9D" w14:textId="77777777" w:rsidR="004F7DA2" w:rsidRDefault="004F7DA2" w:rsidP="004F7DA2"/>
    <w:p w14:paraId="5F988ED2" w14:textId="77777777" w:rsidR="004F7DA2" w:rsidRDefault="004F7DA2" w:rsidP="004F7DA2"/>
    <w:p w14:paraId="30F20048" w14:textId="77777777" w:rsidR="004F7DA2" w:rsidRDefault="004F7DA2" w:rsidP="004F7DA2"/>
    <w:p w14:paraId="0A56DDD5" w14:textId="77777777" w:rsidR="004F7DA2" w:rsidRDefault="004F7DA2" w:rsidP="004F7DA2"/>
    <w:p w14:paraId="076884E2" w14:textId="77777777" w:rsidR="007D123F" w:rsidRDefault="007D123F" w:rsidP="004F7DA2"/>
    <w:p w14:paraId="2903A4EA" w14:textId="77777777" w:rsidR="007D123F" w:rsidRDefault="007D123F" w:rsidP="004F7DA2"/>
    <w:p w14:paraId="52E8DA10" w14:textId="77777777" w:rsidR="007D123F" w:rsidRDefault="007D123F" w:rsidP="004F7DA2"/>
    <w:p w14:paraId="5B811D52" w14:textId="77777777" w:rsidR="007D123F" w:rsidRDefault="007D123F" w:rsidP="004F7DA2"/>
    <w:p w14:paraId="3E27B7BA" w14:textId="77777777" w:rsidR="004F7DA2" w:rsidRDefault="004F7DA2" w:rsidP="004F7DA2"/>
    <w:p w14:paraId="2E5C5E29" w14:textId="77777777" w:rsidR="004F7DA2" w:rsidRDefault="004F7DA2" w:rsidP="004F7DA2"/>
    <w:p w14:paraId="7674BEEA" w14:textId="77777777" w:rsidR="002160BB" w:rsidRDefault="002160BB" w:rsidP="002160BB"/>
    <w:p w14:paraId="77CD0CB8" w14:textId="77777777" w:rsidR="002160BB" w:rsidRDefault="002160BB" w:rsidP="002160BB"/>
    <w:p w14:paraId="554DE8BB" w14:textId="77777777" w:rsidR="00BF45B9" w:rsidRPr="001E0BE0" w:rsidRDefault="00BF45B9" w:rsidP="002160BB"/>
    <w:p w14:paraId="35CF1D3A" w14:textId="33791A24" w:rsidR="008E6C75" w:rsidRPr="00EE66D1" w:rsidRDefault="00357813" w:rsidP="003E7518">
      <w:pPr>
        <w:pStyle w:val="Heading1"/>
        <w:jc w:val="center"/>
        <w:rPr>
          <w:rFonts w:ascii="Times New Roman" w:hAnsi="Times New Roman" w:cs="Times New Roman"/>
          <w:b/>
          <w:bCs/>
          <w:color w:val="000000" w:themeColor="text1"/>
        </w:rPr>
      </w:pPr>
      <w:bookmarkStart w:id="14" w:name="_Toc139506501"/>
      <w:r w:rsidRPr="00EE66D1">
        <w:rPr>
          <w:b/>
          <w:bCs/>
          <w:color w:val="000000" w:themeColor="text1"/>
        </w:rPr>
        <w:lastRenderedPageBreak/>
        <w:t>C</w:t>
      </w:r>
      <w:r w:rsidR="00EE66D1" w:rsidRPr="00EE66D1">
        <w:rPr>
          <w:rFonts w:ascii="Times New Roman" w:hAnsi="Times New Roman" w:cs="Times New Roman"/>
          <w:b/>
          <w:bCs/>
          <w:color w:val="000000" w:themeColor="text1"/>
        </w:rPr>
        <w:t xml:space="preserve">hapter 2: </w:t>
      </w:r>
      <w:r w:rsidR="009D4806">
        <w:rPr>
          <w:rFonts w:ascii="Times New Roman" w:hAnsi="Times New Roman" w:cs="Times New Roman"/>
          <w:b/>
          <w:bCs/>
          <w:color w:val="000000" w:themeColor="text1"/>
        </w:rPr>
        <w:t xml:space="preserve">Background </w:t>
      </w:r>
      <w:r w:rsidR="00C800D7">
        <w:rPr>
          <w:rFonts w:ascii="Times New Roman" w:hAnsi="Times New Roman" w:cs="Times New Roman"/>
          <w:b/>
          <w:bCs/>
          <w:color w:val="000000" w:themeColor="text1"/>
        </w:rPr>
        <w:t xml:space="preserve">Study and </w:t>
      </w:r>
      <w:r w:rsidR="00EE66D1" w:rsidRPr="00EE66D1">
        <w:rPr>
          <w:rFonts w:ascii="Times New Roman" w:hAnsi="Times New Roman" w:cs="Times New Roman"/>
          <w:b/>
          <w:bCs/>
          <w:color w:val="000000" w:themeColor="text1"/>
        </w:rPr>
        <w:t>Literature Review</w:t>
      </w:r>
      <w:bookmarkEnd w:id="14"/>
    </w:p>
    <w:p w14:paraId="6F4A84E6" w14:textId="6C338521" w:rsidR="00EE66D1" w:rsidRDefault="00EE66D1" w:rsidP="00EE66D1">
      <w:pPr>
        <w:pStyle w:val="Heading2"/>
        <w:rPr>
          <w:rFonts w:ascii="Times New Roman" w:hAnsi="Times New Roman" w:cs="Times New Roman"/>
          <w:b/>
          <w:bCs/>
          <w:color w:val="auto"/>
          <w:sz w:val="28"/>
          <w:szCs w:val="28"/>
        </w:rPr>
      </w:pPr>
      <w:bookmarkStart w:id="15" w:name="_Toc139506502"/>
      <w:r w:rsidRPr="00BF16C1">
        <w:rPr>
          <w:rFonts w:ascii="Times New Roman" w:hAnsi="Times New Roman" w:cs="Times New Roman"/>
          <w:b/>
          <w:bCs/>
          <w:color w:val="auto"/>
          <w:sz w:val="28"/>
          <w:szCs w:val="28"/>
        </w:rPr>
        <w:t>2.1 Background Study</w:t>
      </w:r>
      <w:bookmarkEnd w:id="15"/>
    </w:p>
    <w:p w14:paraId="6622CAD0" w14:textId="1A41E0F8" w:rsidR="00D365FB" w:rsidRPr="00D365FB" w:rsidRDefault="00D365FB" w:rsidP="00D365FB">
      <w:pPr>
        <w:pStyle w:val="Heading3"/>
        <w:rPr>
          <w:rFonts w:ascii="Times New Roman" w:hAnsi="Times New Roman" w:cs="Times New Roman"/>
          <w:b/>
          <w:bCs/>
          <w:color w:val="auto"/>
        </w:rPr>
      </w:pPr>
      <w:bookmarkStart w:id="16" w:name="_Toc139506503"/>
      <w:r w:rsidRPr="00E04579">
        <w:rPr>
          <w:rFonts w:ascii="Times New Roman" w:hAnsi="Times New Roman" w:cs="Times New Roman"/>
          <w:b/>
          <w:bCs/>
          <w:color w:val="auto"/>
        </w:rPr>
        <w:t>2.1.1 Image Segmentation</w:t>
      </w:r>
      <w:bookmarkEnd w:id="16"/>
    </w:p>
    <w:p w14:paraId="7C32DA36" w14:textId="7612A485" w:rsidR="009D4806" w:rsidRDefault="00776349" w:rsidP="009D4806">
      <w:r w:rsidRPr="00776349">
        <w:t>Image segmentation is a vital task in computer vision, involving the division of an image into distinct regions based on visual characteristics. The K-means clustering algorithm is a widely used approach for image segmentation, iteratively assigning pixels to clusters based on their similarity to cluster centroids.</w:t>
      </w:r>
      <w:r w:rsidR="009D4806" w:rsidRPr="009D4806">
        <w:t xml:space="preserve"> </w:t>
      </w:r>
      <w:r w:rsidR="009D4806">
        <w:t>Image segmentation techniques can be broadly categorized into two main types:</w:t>
      </w:r>
    </w:p>
    <w:p w14:paraId="45EA45EC" w14:textId="77777777" w:rsidR="009D4806" w:rsidRDefault="009D4806" w:rsidP="009D4806">
      <w:r>
        <w:t>1. Boundary-based Segmentation:</w:t>
      </w:r>
    </w:p>
    <w:p w14:paraId="478955C3" w14:textId="77777777" w:rsidR="009D4806" w:rsidRDefault="009D4806" w:rsidP="009D4806">
      <w:r>
        <w:t>Boundary-based segmentation focuses on identifying and delineating boundaries or edges between different objects or regions in an image. It aims to detect sharp transitions in intensity or color gradients to separate distinct regions. Common boundary-based techniques include edge detection algorithms, such as Canny edge detection, which highlight areas of rapid intensity changes.</w:t>
      </w:r>
    </w:p>
    <w:p w14:paraId="7AABEA4F" w14:textId="77777777" w:rsidR="009D4806" w:rsidRDefault="009D4806" w:rsidP="009D4806">
      <w:r>
        <w:t>2.</w:t>
      </w:r>
      <w:r w:rsidRPr="003547A8">
        <w:t xml:space="preserve"> </w:t>
      </w:r>
      <w:r>
        <w:t>Region-based Segmentation:</w:t>
      </w:r>
    </w:p>
    <w:p w14:paraId="660B5B8F" w14:textId="034EB938" w:rsidR="009D4806" w:rsidRDefault="009D4806" w:rsidP="009D4806">
      <w:r>
        <w:t>Region-based segmentation, on the other hand, groups pixels together based on their similarities, creating coherent regions within the image. This approach assigns pixels to regions by considering their color, texture, or other feature similarities. Region growing, thresholding, and clustering algorithms like K-means or mean-shift are commonly used in region-based segmentation.</w:t>
      </w:r>
    </w:p>
    <w:p w14:paraId="03A9C9ED" w14:textId="179F7BD0" w:rsidR="00776349" w:rsidRDefault="009D4806" w:rsidP="00776349">
      <w:r>
        <w:t>Image segmentation is a challenging task due to variations in lighting conditions, object appearances, occlusions, and image complexity. Researchers continue to develop innovative algorithms and methodologies to tackle these challenges, leading to more accurate and efficient segmentation techniques.</w:t>
      </w:r>
      <w:r w:rsidR="00776349" w:rsidRPr="00776349">
        <w:t xml:space="preserve"> However, challenges such as high-dimensional data representation, initialization sensitivity, and post-processing requirements exist. Understanding the principles, strengths, limitations, and practical considerations of the K-means algorithm is essential for researchers and practitioners in computer vision, providing a foundation for exploring advanced segmentation approaches and facilitating image analysis and understanding.</w:t>
      </w:r>
      <w:r w:rsidR="00D365FB" w:rsidRPr="00D365FB">
        <w:t xml:space="preserve"> </w:t>
      </w:r>
      <w:r w:rsidR="00D365FB" w:rsidRPr="001F21FD">
        <w:t>However, it's important to note that K-means clustering has limitations in handling complex image structures, overlapping regions, or cases where the desired segments have irregular shapes. In such scenarios,</w:t>
      </w:r>
      <w:r w:rsidR="007D123F">
        <w:t xml:space="preserve"> </w:t>
      </w:r>
      <w:r w:rsidR="00D365FB" w:rsidRPr="001F21FD">
        <w:t>more advanced segmentation algorithms that incorporate spatial information or utilize deep learning techniques may be more appropriate.</w:t>
      </w:r>
    </w:p>
    <w:p w14:paraId="7B0B9B53" w14:textId="06F7A4FA" w:rsidR="004156A8" w:rsidRPr="004156A8" w:rsidRDefault="00EE66D1" w:rsidP="004156A8">
      <w:pPr>
        <w:pStyle w:val="Heading2"/>
        <w:rPr>
          <w:rFonts w:ascii="Times New Roman" w:hAnsi="Times New Roman" w:cs="Times New Roman"/>
          <w:b/>
          <w:bCs/>
          <w:color w:val="auto"/>
          <w:sz w:val="28"/>
          <w:szCs w:val="28"/>
        </w:rPr>
      </w:pPr>
      <w:bookmarkStart w:id="17" w:name="_Toc139506504"/>
      <w:r w:rsidRPr="00A90755">
        <w:rPr>
          <w:rFonts w:ascii="Times New Roman" w:hAnsi="Times New Roman" w:cs="Times New Roman"/>
          <w:b/>
          <w:bCs/>
          <w:color w:val="auto"/>
          <w:sz w:val="28"/>
          <w:szCs w:val="28"/>
        </w:rPr>
        <w:lastRenderedPageBreak/>
        <w:t>2.2 Literature Review</w:t>
      </w:r>
      <w:bookmarkEnd w:id="17"/>
    </w:p>
    <w:p w14:paraId="09399DC7" w14:textId="7E24586E" w:rsidR="004156A8" w:rsidRDefault="004156A8" w:rsidP="004156A8">
      <w:r>
        <w:t>Image segmentation is a prominent area of research in computer vision, aiming to partition an image into meaningful regions or objects. The K-means clustering algorithm has been widely utilized as a popular technique for image segmentation. This literature review provides an overview of key studies and advancements in the field of image segmentation using the K-means clustering algorithm.</w:t>
      </w:r>
    </w:p>
    <w:p w14:paraId="328018C0" w14:textId="536171EB" w:rsidR="004156A8" w:rsidRDefault="004156A8" w:rsidP="004156A8">
      <w:r>
        <w:t>Early works on image segmentation using K-means clustering focused on applying the algorithm directly to pixel values or color features. For instance, an image segmentation method based on K-means clustering using color and texture features</w:t>
      </w:r>
      <w:r w:rsidR="00E808E0">
        <w:t xml:space="preserve"> has been proposed</w:t>
      </w:r>
      <w:r w:rsidR="00E808E0">
        <w:fldChar w:fldCharType="begin" w:fldLock="1"/>
      </w:r>
      <w:r w:rsidR="00E808E0">
        <w:instrText>ADDIN CSL_CITATION {"citationItems":[{"id":"ITEM-1","itemData":{"DOI":"10.1109/TIP.2008.2001047","ISSN":"1941-0042 VO  - 17","author":[{"dropping-particle":"","family":"Ilea","given":"D E","non-dropping-particle":"","parse-names":false,"suffix":""},{"dropping-particle":"","family":"Whelan","given":"P F","non-dropping-particle":"","parse-names":false,"suffix":""}],"container-title":"IEEE Transactions on Image Processing","id":"ITEM-1","issue":"10","issued":{"date-parts":[["2008"]]},"page":"1926-1939","title":"CTex—An Adaptive Unsupervised Segmentation Algorithm Based on Color-Texture Coherence","type":"article-journal","volume":"17"},"uris":["http://www.mendeley.com/documents/?uuid=ced76f8e-e050-47e8-be9a-5bd4e0c68371"]}],"mendeley":{"formattedCitation":"[1]","plainTextFormattedCitation":"[1]","previouslyFormattedCitation":"[1]"},"properties":{"noteIndex":0},"schema":"https://github.com/citation-style-language/schema/raw/master/csl-citation.json"}</w:instrText>
      </w:r>
      <w:r w:rsidR="00E808E0">
        <w:fldChar w:fldCharType="separate"/>
      </w:r>
      <w:r w:rsidR="00E808E0" w:rsidRPr="00E808E0">
        <w:rPr>
          <w:noProof/>
        </w:rPr>
        <w:t>[1]</w:t>
      </w:r>
      <w:r w:rsidR="00E808E0">
        <w:fldChar w:fldCharType="end"/>
      </w:r>
      <w:r>
        <w:t>. They demonstrated effective segmentation results by extracting color and texture information from each pixel and applying K-means clustering to group similar pixels.</w:t>
      </w:r>
    </w:p>
    <w:p w14:paraId="448F2268" w14:textId="5C5C1BD0" w:rsidR="004156A8" w:rsidRDefault="004156A8" w:rsidP="004156A8">
      <w:r>
        <w:t xml:space="preserve">To address the limitations of using K-means clustering solely on pixel values, researchers have explored incorporating additional features or information. </w:t>
      </w:r>
      <w:r w:rsidR="00E808E0">
        <w:t>Khan, Zubair;</w:t>
      </w:r>
      <w:r>
        <w:t xml:space="preserve"> </w:t>
      </w:r>
      <w:r w:rsidR="00E808E0">
        <w:fldChar w:fldCharType="begin" w:fldLock="1"/>
      </w:r>
      <w:r w:rsidR="002C614A">
        <w:instrText>ADDIN CSL_CITATION {"citationItems":[{"id":"ITEM-1","itemData":{"author":[{"dropping-particle":"","family":"Khan","given":"Zubair","non-dropping-particle":"","parse-names":false,"suffix":""},{"dropping-particle":"","family":"Ni","given":"Jianjun","non-dropping-particle":"","parse-names":false,"suffix":""},{"dropping-particle":"","family":"Fan","given":"Xin","non-dropping-particle":"","parse-names":false,"suffix":""},{"dropping-particle":"","family":"Shi","given":"Pengfei","non-dropping-particle":"","parse-names":false,"suffix":""}],"container-title":"International Journal of Innovative Computing, Information and Control","id":"ITEM-1","issued":{"date-parts":[["2017","10","1"]]},"page":"1509-1526","title":"An improved K-means clustering algorithm based on an adaptive initial parameter estimation procedure for image segmentation","type":"article-journal","volume":"13"},"uris":["http://www.mendeley.com/documents/?uuid=91090db2-bf2c-4bf7-8c85-284dd530e566"]}],"mendeley":{"formattedCitation":"[2]","plainTextFormattedCitation":"[2]","previouslyFormattedCitation":"[2]"},"properties":{"noteIndex":0},"schema":"https://github.com/citation-style-language/schema/raw/master/csl-citation.json"}</w:instrText>
      </w:r>
      <w:r w:rsidR="00E808E0">
        <w:fldChar w:fldCharType="separate"/>
      </w:r>
      <w:r w:rsidR="00E808E0" w:rsidRPr="00E808E0">
        <w:rPr>
          <w:noProof/>
        </w:rPr>
        <w:t>[2]</w:t>
      </w:r>
      <w:r w:rsidR="00E808E0">
        <w:fldChar w:fldCharType="end"/>
      </w:r>
      <w:r w:rsidR="00E808E0">
        <w:t xml:space="preserve"> </w:t>
      </w:r>
      <w:r>
        <w:t>proposed an improved K-means algorithm for image segmentation by combining color and texture features with spatial information. By considering the spatial relationship between pixels, their approach achieved more accurate segmentation results.</w:t>
      </w:r>
    </w:p>
    <w:p w14:paraId="08F646E4" w14:textId="54A3D36D" w:rsidR="004156A8" w:rsidRDefault="004156A8" w:rsidP="004156A8">
      <w:r>
        <w:t xml:space="preserve">Furthermore, </w:t>
      </w:r>
      <w:r w:rsidR="002C614A">
        <w:t>Pham</w:t>
      </w:r>
      <w:r w:rsidR="002C614A">
        <w:fldChar w:fldCharType="begin" w:fldLock="1"/>
      </w:r>
      <w:r w:rsidR="0055267E">
        <w:instrText>ADDIN CSL_CITATION {"citationItems":[{"id":"ITEM-1","itemData":{"DOI":"10.1146/annurev.bioeng.2.1.315","ISSN":"1523-9829","abstract":"? Abstract?Image segmentation plays a crucial role in many medical-imaging applications, by automating or facilitating the delineation of anatomical structures and other regions of interest. We present a critical appraisal of the current status of semiautomated and automated methods for the segmentation of anatomical medical images. Terminology and important issues in image segmentation are first presented. Current segmentation approaches are then reviewed with an emphasis on the advantages and disadvantages of these methods for medical imaging applications. We conclude with a discussion on the future of image segmentation methods in biomedical research.","author":[{"dropping-particle":"","family":"Pham","given":"Dzung L","non-dropping-particle":"","parse-names":false,"suffix":""},{"dropping-particle":"","family":"Xu","given":"Chenyang","non-dropping-particle":"","parse-names":false,"suffix":""},{"dropping-particle":"","family":"Prince","given":"Jerry L","non-dropping-particle":"","parse-names":false,"suffix":""}],"container-title":"Annual Review of Biomedical Engineering","id":"ITEM-1","issue":"1","issued":{"date-parts":[["2000","8","1"]]},"note":"doi: 10.1146/annurev.bioeng.2.1.315","page":"315-337","publisher":"Annual Reviews","title":"Current Methods in Medical Image Segmentation","type":"article-journal","volume":"2"},"uris":["http://www.mendeley.com/documents/?uuid=36b5825f-e891-4963-9a81-d9b098943b35"]}],"mendeley":{"formattedCitation":"[3]","plainTextFormattedCitation":"[3]","previouslyFormattedCitation":"[3]"},"properties":{"noteIndex":0},"schema":"https://github.com/citation-style-language/schema/raw/master/csl-citation.json"}</w:instrText>
      </w:r>
      <w:r w:rsidR="002C614A">
        <w:fldChar w:fldCharType="separate"/>
      </w:r>
      <w:r w:rsidR="002C614A" w:rsidRPr="002C614A">
        <w:rPr>
          <w:noProof/>
        </w:rPr>
        <w:t>[3]</w:t>
      </w:r>
      <w:r w:rsidR="002C614A">
        <w:fldChar w:fldCharType="end"/>
      </w:r>
      <w:r w:rsidR="002C614A">
        <w:t xml:space="preserve"> proposed an </w:t>
      </w:r>
      <w:r w:rsidR="00E808E0" w:rsidRPr="00E808E0">
        <w:t>article provides an overview of various image segmentation methods, including clustering techniques. It discusses the application of clustering algorithms, such as K-means, in medical image segmentation. The authors highlight the challenges and advancements in medical image segmentation and discuss the potential of clustering algorithms for this domain.</w:t>
      </w:r>
    </w:p>
    <w:p w14:paraId="02F0771A" w14:textId="2BF2E6C6" w:rsidR="004156A8" w:rsidRDefault="004156A8" w:rsidP="004156A8">
      <w:r>
        <w:t>Additionally, clustering algorithms inspired by K-means</w:t>
      </w:r>
      <w:r w:rsidR="0055267E">
        <w:t xml:space="preserve"> with improved watershed algorithm </w:t>
      </w:r>
      <w:r>
        <w:t xml:space="preserve"> have been proposed </w:t>
      </w:r>
      <w:r w:rsidR="0055267E">
        <w:t>for medical image segmentation</w:t>
      </w:r>
      <w:r w:rsidR="0055267E">
        <w:fldChar w:fldCharType="begin" w:fldLock="1"/>
      </w:r>
      <w:r w:rsidR="006F1108">
        <w:instrText>ADDIN CSL_CITATION {"citationItems":[{"id":"ITEM-1","itemData":{"DOI":"10.1109/SSIAI.2006.1633722","ISBN":" VO  -","author":[{"dropping-particle":"","family":"Ng","given":"H P","non-dropping-particle":"","parse-names":false,"suffix":""},{"dropping-particle":"","family":"Ong","given":"S H","non-dropping-particle":"","parse-names":false,"suffix":""},{"dropping-particle":"","family":"Foong","given":"K W C","non-dropping-particle":"","parse-names":false,"suffix":""},{"dropping-particle":"","family":"Goh","given":"P S","non-dropping-particle":"","parse-names":false,"suffix":""},{"dropping-particle":"","family":"Nowinski","given":"W L","non-dropping-particle":"","parse-names":false,"suffix":""}],"container-title":"2006 IEEE Southwest Symposium on Image Analysis and Interpretation","id":"ITEM-1","issued":{"date-parts":[["2006"]]},"page":"61-65","title":"Medical Image Segmentation Using K-Means Clustering and Improved Watershed Algorithm","type":"paper-conference"},"uris":["http://www.mendeley.com/documents/?uuid=dd5f818d-2c55-4fc0-bc66-bb01126e91b2"]}],"mendeley":{"formattedCitation":"[4]","plainTextFormattedCitation":"[4]","previouslyFormattedCitation":"[4]"},"properties":{"noteIndex":0},"schema":"https://github.com/citation-style-language/schema/raw/master/csl-citation.json"}</w:instrText>
      </w:r>
      <w:r w:rsidR="0055267E">
        <w:fldChar w:fldCharType="separate"/>
      </w:r>
      <w:r w:rsidR="0055267E" w:rsidRPr="0055267E">
        <w:rPr>
          <w:noProof/>
        </w:rPr>
        <w:t>[4]</w:t>
      </w:r>
      <w:r w:rsidR="0055267E">
        <w:fldChar w:fldCharType="end"/>
      </w:r>
      <w:r>
        <w:t>.</w:t>
      </w:r>
      <w:r w:rsidR="006F1108">
        <w:t xml:space="preserve"> Sulaiman</w:t>
      </w:r>
      <w:r>
        <w:t xml:space="preserve"> </w:t>
      </w:r>
      <w:r w:rsidR="006F1108">
        <w:fldChar w:fldCharType="begin" w:fldLock="1"/>
      </w:r>
      <w:r w:rsidR="006F1108">
        <w:instrText>ADDIN CSL_CITATION {"citationItems":[{"id":"ITEM-1","itemData":{"DOI":"10.1109/TCE.2010.5681154","ISSN":"1558-4127 VO  - 56","author":[{"dropping-particle":"","family":"Sulaiman","given":"S N","non-dropping-particle":"","parse-names":false,"suffix":""},{"dropping-particle":"","family":"Isa","given":"N A Mat","non-dropping-particle":"","parse-names":false,"suffix":""}],"container-title":"IEEE Transactions on Consumer Electronics","id":"ITEM-1","issue":"4","issued":{"date-parts":[["2010"]]},"page":"2661-2668","title":"Adaptive fuzzy-K-means clustering algorithm for image segmentation","type":"article-journal","volume":"56"},"uris":["http://www.mendeley.com/documents/?uuid=8cedc604-1133-4600-b19b-f36273432cc3"]}],"mendeley":{"formattedCitation":"[5]","plainTextFormattedCitation":"[5]","previouslyFormattedCitation":"[5]"},"properties":{"noteIndex":0},"schema":"https://github.com/citation-style-language/schema/raw/master/csl-citation.json"}</w:instrText>
      </w:r>
      <w:r w:rsidR="006F1108">
        <w:fldChar w:fldCharType="separate"/>
      </w:r>
      <w:r w:rsidR="006F1108" w:rsidRPr="006F1108">
        <w:rPr>
          <w:noProof/>
        </w:rPr>
        <w:t>[5]</w:t>
      </w:r>
      <w:r w:rsidR="006F1108">
        <w:fldChar w:fldCharType="end"/>
      </w:r>
      <w:r w:rsidR="006F1108">
        <w:t xml:space="preserve"> </w:t>
      </w:r>
      <w:r>
        <w:t>presented a variant called Fuzzy K-means clustering for image segmentation. By incorporating fuzzy membership values, their approach accommodated uncertainties in pixel assignment, leading to more flexible and accurate segmentation results.</w:t>
      </w:r>
    </w:p>
    <w:p w14:paraId="13EF7B16" w14:textId="3CA09ADB" w:rsidR="00BF45B9" w:rsidRDefault="004156A8" w:rsidP="004156A8">
      <w:r>
        <w:t>In recent years, deep learning techniques have revolutionized image segmentation. However, K-means clustering still finds application in combination with deep learning approaches.</w:t>
      </w:r>
      <w:r w:rsidR="006F1108">
        <w:t xml:space="preserve"> </w:t>
      </w:r>
      <w:proofErr w:type="spellStart"/>
      <w:r w:rsidR="006F1108">
        <w:t>S</w:t>
      </w:r>
      <w:r w:rsidR="004A2D88">
        <w:t>harifrazi</w:t>
      </w:r>
      <w:proofErr w:type="spellEnd"/>
      <w:r>
        <w:t xml:space="preserve"> </w:t>
      </w:r>
      <w:r w:rsidR="006F1108">
        <w:fldChar w:fldCharType="begin" w:fldLock="1"/>
      </w:r>
      <w:r w:rsidR="004A2D88">
        <w:instrText>ADDIN CSL_CITATION {"citationItems":[{"id":"ITEM-1","itemData":{"DOI":"10.20944/preprints202007.0650.v1","author":[{"dropping-particle":"","family":"Sharifrazi","given":"Danial","non-dropping-particle":"","parse-names":false,"suffix":""},{"dropping-particle":"","family":"Alizadehsani","given":"Roohallah","non-dropping-particle":"","parse-names":false,"suffix":""},{"dropping-particle":"","family":"Hassannataj Joloudari","given":"Javad","non-dropping-particle":"","parse-names":false,"suffix":""},{"dropping-particle":"","family":"Shamshirband","given":"Shahab","non-dropping-particle":"","parse-names":false,"suffix":""},{"dropping-particle":"","family":"Hussain","given":"Sadiq","non-dropping-particle":"","parse-names":false,"suffix":""},{"dropping-particle":"","family":"Alizadeh Sani","given":"Zahra","non-dropping-particle":"","parse-names":false,"suffix":""},{"dropping-particle":"","family":"Hasanzadeh","given":"Fereshteh","non-dropping-particle":"","parse-names":false,"suffix":""},{"dropping-particle":"","family":"Shoaibi","given":"Afshin","non-dropping-particle":"","parse-names":false,"suffix":""},{"dropping-particle":"","family":"Dehzangi","given":"Abdollah","non-dropping-particle":"","parse-names":false,"suffix":""},{"dropping-particle":"","family":"Alinejad-Rokny","given":"Hamid","non-dropping-particle":"","parse-names":false,"suffix":""}],"id":"ITEM-1","issued":{"date-parts":[["2020"]]},"publisher":"{Preprints.org}","title":"CNN-KCL: Automatic Myocarditis Diagnosis using Convolutional Neural Network Combined with K-means Clustering","type":"article"},"uris":["http://www.mendeley.com/documents/?uuid=ed2f5a32-c456-4c04-8eb0-34e95cdbbf4b"]}],"mendeley":{"formattedCitation":"[6]","plainTextFormattedCitation":"[6]","previouslyFormattedCitation":"[6]"},"properties":{"noteIndex":0},"schema":"https://github.com/citation-style-language/schema/raw/master/csl-citation.json"}</w:instrText>
      </w:r>
      <w:r w:rsidR="006F1108">
        <w:fldChar w:fldCharType="separate"/>
      </w:r>
      <w:r w:rsidR="006F1108" w:rsidRPr="006F1108">
        <w:rPr>
          <w:noProof/>
        </w:rPr>
        <w:t>[6]</w:t>
      </w:r>
      <w:r w:rsidR="006F1108">
        <w:fldChar w:fldCharType="end"/>
      </w:r>
      <w:r>
        <w:t xml:space="preserve"> proposed a hybrid segmentation method that combined K-means clustering with a deep convolutional neural network (CNN). Their approach first employed K-means clustering to generate initial region proposals, which were then refined using the CNN to achieve more precise segmentation results.</w:t>
      </w:r>
    </w:p>
    <w:p w14:paraId="7A9F1D7D" w14:textId="088EA8D8" w:rsidR="00EE66D1" w:rsidRDefault="00EE66D1" w:rsidP="003E7518">
      <w:pPr>
        <w:pStyle w:val="Heading1"/>
        <w:jc w:val="center"/>
        <w:rPr>
          <w:rFonts w:ascii="Times New Roman" w:hAnsi="Times New Roman" w:cs="Times New Roman"/>
          <w:b/>
          <w:bCs/>
          <w:color w:val="auto"/>
        </w:rPr>
      </w:pPr>
      <w:bookmarkStart w:id="18" w:name="_Toc139506505"/>
      <w:r w:rsidRPr="00A90755">
        <w:rPr>
          <w:rFonts w:ascii="Times New Roman" w:hAnsi="Times New Roman" w:cs="Times New Roman"/>
          <w:b/>
          <w:bCs/>
          <w:color w:val="auto"/>
        </w:rPr>
        <w:lastRenderedPageBreak/>
        <w:t xml:space="preserve">Chapter 3: </w:t>
      </w:r>
      <w:r w:rsidR="00C800D7">
        <w:rPr>
          <w:rFonts w:ascii="Times New Roman" w:hAnsi="Times New Roman" w:cs="Times New Roman"/>
          <w:b/>
          <w:bCs/>
          <w:color w:val="auto"/>
        </w:rPr>
        <w:t>Methodo</w:t>
      </w:r>
      <w:r w:rsidR="006C1D53">
        <w:rPr>
          <w:rFonts w:ascii="Times New Roman" w:hAnsi="Times New Roman" w:cs="Times New Roman"/>
          <w:b/>
          <w:bCs/>
          <w:color w:val="auto"/>
        </w:rPr>
        <w:t>lo</w:t>
      </w:r>
      <w:r w:rsidR="00C800D7">
        <w:rPr>
          <w:rFonts w:ascii="Times New Roman" w:hAnsi="Times New Roman" w:cs="Times New Roman"/>
          <w:b/>
          <w:bCs/>
          <w:color w:val="auto"/>
        </w:rPr>
        <w:t>gy</w:t>
      </w:r>
      <w:bookmarkEnd w:id="18"/>
    </w:p>
    <w:p w14:paraId="6BFF7601" w14:textId="4D035B5F" w:rsidR="006C1D53" w:rsidRDefault="006C1D53" w:rsidP="006C1D53">
      <w:r>
        <w:t xml:space="preserve">Image segmentation </w:t>
      </w:r>
      <w:r w:rsidR="00597A3A">
        <w:t>of a mammographic image (malignant) is done using k-means clustering algorithm. The detail flowchart of the system is presented below.</w:t>
      </w:r>
    </w:p>
    <w:p w14:paraId="6A929D7F" w14:textId="622ACDCC" w:rsidR="00262B4D" w:rsidRDefault="0078022F" w:rsidP="0078022F">
      <w:pPr>
        <w:jc w:val="center"/>
      </w:pPr>
      <w:r>
        <w:rPr>
          <w:noProof/>
          <w14:ligatures w14:val="standardContextual"/>
        </w:rPr>
        <w:drawing>
          <wp:inline distT="0" distB="0" distL="0" distR="0" wp14:anchorId="6193E3E8" wp14:editId="1F21877A">
            <wp:extent cx="1343025" cy="5534025"/>
            <wp:effectExtent l="0" t="0" r="9525" b="9525"/>
            <wp:docPr id="5983434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343495" name="Picture 598343495"/>
                    <pic:cNvPicPr/>
                  </pic:nvPicPr>
                  <pic:blipFill>
                    <a:blip r:embed="rId11">
                      <a:extLst>
                        <a:ext uri="{28A0092B-C50C-407E-A947-70E740481C1C}">
                          <a14:useLocalDpi xmlns:a14="http://schemas.microsoft.com/office/drawing/2010/main" val="0"/>
                        </a:ext>
                      </a:extLst>
                    </a:blip>
                    <a:stretch>
                      <a:fillRect/>
                    </a:stretch>
                  </pic:blipFill>
                  <pic:spPr>
                    <a:xfrm>
                      <a:off x="0" y="0"/>
                      <a:ext cx="1343025" cy="5534025"/>
                    </a:xfrm>
                    <a:prstGeom prst="rect">
                      <a:avLst/>
                    </a:prstGeom>
                  </pic:spPr>
                </pic:pic>
              </a:graphicData>
            </a:graphic>
          </wp:inline>
        </w:drawing>
      </w:r>
    </w:p>
    <w:p w14:paraId="2019CA4D" w14:textId="2B5E70F4" w:rsidR="00C800D7" w:rsidRPr="007D123F" w:rsidRDefault="00DF1E8D" w:rsidP="00DF1E8D">
      <w:pPr>
        <w:pStyle w:val="Caption"/>
        <w:jc w:val="center"/>
        <w:rPr>
          <w:rFonts w:cs="Times New Roman"/>
          <w:b/>
          <w:bCs/>
          <w:i w:val="0"/>
          <w:iCs w:val="0"/>
          <w:color w:val="auto"/>
          <w:sz w:val="24"/>
          <w:szCs w:val="24"/>
        </w:rPr>
      </w:pPr>
      <w:bookmarkStart w:id="19" w:name="_Toc139486882"/>
      <w:r w:rsidRPr="007D123F">
        <w:rPr>
          <w:rFonts w:cs="Times New Roman"/>
          <w:b/>
          <w:bCs/>
          <w:i w:val="0"/>
          <w:iCs w:val="0"/>
          <w:color w:val="auto"/>
          <w:sz w:val="24"/>
          <w:szCs w:val="24"/>
        </w:rPr>
        <w:t xml:space="preserve">Figure </w:t>
      </w:r>
      <w:r w:rsidRPr="007D123F">
        <w:rPr>
          <w:rFonts w:cs="Times New Roman"/>
          <w:b/>
          <w:bCs/>
          <w:i w:val="0"/>
          <w:iCs w:val="0"/>
          <w:color w:val="auto"/>
          <w:sz w:val="24"/>
          <w:szCs w:val="24"/>
        </w:rPr>
        <w:fldChar w:fldCharType="begin"/>
      </w:r>
      <w:r w:rsidRPr="007D123F">
        <w:rPr>
          <w:rFonts w:cs="Times New Roman"/>
          <w:b/>
          <w:bCs/>
          <w:i w:val="0"/>
          <w:iCs w:val="0"/>
          <w:color w:val="auto"/>
          <w:sz w:val="24"/>
          <w:szCs w:val="24"/>
        </w:rPr>
        <w:instrText xml:space="preserve"> SEQ Figure \* ARABIC </w:instrText>
      </w:r>
      <w:r w:rsidRPr="007D123F">
        <w:rPr>
          <w:rFonts w:cs="Times New Roman"/>
          <w:b/>
          <w:bCs/>
          <w:i w:val="0"/>
          <w:iCs w:val="0"/>
          <w:color w:val="auto"/>
          <w:sz w:val="24"/>
          <w:szCs w:val="24"/>
        </w:rPr>
        <w:fldChar w:fldCharType="separate"/>
      </w:r>
      <w:r w:rsidR="00221BC8">
        <w:rPr>
          <w:rFonts w:cs="Times New Roman"/>
          <w:b/>
          <w:bCs/>
          <w:i w:val="0"/>
          <w:iCs w:val="0"/>
          <w:noProof/>
          <w:color w:val="auto"/>
          <w:sz w:val="24"/>
          <w:szCs w:val="24"/>
        </w:rPr>
        <w:t>1</w:t>
      </w:r>
      <w:r w:rsidRPr="007D123F">
        <w:rPr>
          <w:rFonts w:cs="Times New Roman"/>
          <w:b/>
          <w:bCs/>
          <w:i w:val="0"/>
          <w:iCs w:val="0"/>
          <w:color w:val="auto"/>
          <w:sz w:val="24"/>
          <w:szCs w:val="24"/>
        </w:rPr>
        <w:fldChar w:fldCharType="end"/>
      </w:r>
      <w:r w:rsidRPr="007D123F">
        <w:rPr>
          <w:rFonts w:cs="Times New Roman"/>
          <w:b/>
          <w:bCs/>
          <w:i w:val="0"/>
          <w:iCs w:val="0"/>
          <w:color w:val="auto"/>
          <w:sz w:val="24"/>
          <w:szCs w:val="24"/>
        </w:rPr>
        <w:t>: Flow Chart</w:t>
      </w:r>
      <w:bookmarkEnd w:id="19"/>
    </w:p>
    <w:p w14:paraId="63F02748" w14:textId="0E5104F6" w:rsidR="006C1D53" w:rsidRDefault="00DF1E8D" w:rsidP="006C1D53">
      <w:pPr>
        <w:pStyle w:val="Heading2"/>
        <w:rPr>
          <w:rFonts w:ascii="Times New Roman" w:hAnsi="Times New Roman" w:cs="Times New Roman"/>
          <w:b/>
          <w:bCs/>
          <w:color w:val="auto"/>
          <w:sz w:val="28"/>
          <w:szCs w:val="28"/>
        </w:rPr>
      </w:pPr>
      <w:bookmarkStart w:id="20" w:name="_Toc139506506"/>
      <w:r w:rsidRPr="00DF1E8D">
        <w:rPr>
          <w:rFonts w:ascii="Times New Roman" w:hAnsi="Times New Roman" w:cs="Times New Roman"/>
          <w:b/>
          <w:bCs/>
          <w:color w:val="auto"/>
          <w:sz w:val="28"/>
          <w:szCs w:val="28"/>
        </w:rPr>
        <w:t>3.1 Dataset Description</w:t>
      </w:r>
      <w:bookmarkEnd w:id="20"/>
    </w:p>
    <w:p w14:paraId="5DA4FC6F" w14:textId="1D751B7F" w:rsidR="00352B3C" w:rsidRPr="00DF1E8D" w:rsidRDefault="00EA31BE" w:rsidP="00DF1E8D">
      <w:r>
        <w:t>Input data for this project i.e.,</w:t>
      </w:r>
      <w:r w:rsidR="008E23A5">
        <w:t xml:space="preserve"> </w:t>
      </w:r>
      <w:r>
        <w:t>mammographic image is taken from Kaggle. Single mammographic image with malignant tumor is taken from the dataset which is fed as the input for image segmentation. Talking about the dataset, it contains 1575 mammographic image which was collected from 600 female patients of age 25 to 75 in 2018.</w:t>
      </w:r>
    </w:p>
    <w:p w14:paraId="4379B79D" w14:textId="6551A480" w:rsidR="006C1D53" w:rsidRDefault="00DF1E8D" w:rsidP="006C1D53">
      <w:pPr>
        <w:pStyle w:val="Heading2"/>
        <w:rPr>
          <w:rFonts w:ascii="Times New Roman" w:hAnsi="Times New Roman" w:cs="Times New Roman"/>
          <w:b/>
          <w:bCs/>
          <w:color w:val="auto"/>
          <w:sz w:val="28"/>
          <w:szCs w:val="28"/>
        </w:rPr>
      </w:pPr>
      <w:bookmarkStart w:id="21" w:name="_Toc139506507"/>
      <w:r w:rsidRPr="00DF1E8D">
        <w:rPr>
          <w:rFonts w:ascii="Times New Roman" w:hAnsi="Times New Roman" w:cs="Times New Roman"/>
          <w:b/>
          <w:bCs/>
          <w:color w:val="auto"/>
          <w:sz w:val="28"/>
          <w:szCs w:val="28"/>
        </w:rPr>
        <w:t>3.2 Data Processing</w:t>
      </w:r>
      <w:bookmarkEnd w:id="21"/>
    </w:p>
    <w:p w14:paraId="1A0102ED" w14:textId="558C38A1" w:rsidR="00EA31BE" w:rsidRDefault="004F6826" w:rsidP="00EA31BE">
      <w:r>
        <w:t xml:space="preserve">For faster processing the input data is reduced into smaller size. </w:t>
      </w:r>
    </w:p>
    <w:p w14:paraId="51EC4D88" w14:textId="0268FD49" w:rsidR="009C7355" w:rsidRDefault="009C7355" w:rsidP="00EA31BE">
      <w:r>
        <w:rPr>
          <w:noProof/>
          <w14:ligatures w14:val="standardContextual"/>
        </w:rPr>
        <w:lastRenderedPageBreak/>
        <w:drawing>
          <wp:inline distT="0" distB="0" distL="0" distR="0" wp14:anchorId="10C97B17" wp14:editId="1C83E339">
            <wp:extent cx="5172075" cy="514350"/>
            <wp:effectExtent l="0" t="0" r="9525" b="0"/>
            <wp:docPr id="1107649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49502" name=""/>
                    <pic:cNvPicPr/>
                  </pic:nvPicPr>
                  <pic:blipFill>
                    <a:blip r:embed="rId12"/>
                    <a:stretch>
                      <a:fillRect/>
                    </a:stretch>
                  </pic:blipFill>
                  <pic:spPr>
                    <a:xfrm>
                      <a:off x="0" y="0"/>
                      <a:ext cx="5172075" cy="514350"/>
                    </a:xfrm>
                    <a:prstGeom prst="rect">
                      <a:avLst/>
                    </a:prstGeom>
                  </pic:spPr>
                </pic:pic>
              </a:graphicData>
            </a:graphic>
          </wp:inline>
        </w:drawing>
      </w:r>
    </w:p>
    <w:p w14:paraId="238C893F" w14:textId="0B967A2F" w:rsidR="009C7355" w:rsidRPr="009C7355" w:rsidRDefault="009C7355" w:rsidP="009C7355">
      <w:pPr>
        <w:pStyle w:val="Caption"/>
        <w:jc w:val="center"/>
        <w:rPr>
          <w:b/>
          <w:bCs/>
          <w:i w:val="0"/>
          <w:iCs w:val="0"/>
          <w:color w:val="000000" w:themeColor="text1"/>
          <w:sz w:val="24"/>
          <w:szCs w:val="24"/>
        </w:rPr>
      </w:pPr>
      <w:bookmarkStart w:id="22" w:name="_Toc139486883"/>
      <w:r w:rsidRPr="009C7355">
        <w:rPr>
          <w:b/>
          <w:bCs/>
          <w:i w:val="0"/>
          <w:iCs w:val="0"/>
          <w:color w:val="000000" w:themeColor="text1"/>
          <w:sz w:val="24"/>
          <w:szCs w:val="24"/>
        </w:rPr>
        <w:t xml:space="preserve">Figure </w:t>
      </w:r>
      <w:r w:rsidRPr="009C7355">
        <w:rPr>
          <w:b/>
          <w:bCs/>
          <w:i w:val="0"/>
          <w:iCs w:val="0"/>
          <w:color w:val="000000" w:themeColor="text1"/>
          <w:sz w:val="24"/>
          <w:szCs w:val="24"/>
        </w:rPr>
        <w:fldChar w:fldCharType="begin"/>
      </w:r>
      <w:r w:rsidRPr="009C7355">
        <w:rPr>
          <w:b/>
          <w:bCs/>
          <w:i w:val="0"/>
          <w:iCs w:val="0"/>
          <w:color w:val="000000" w:themeColor="text1"/>
          <w:sz w:val="24"/>
          <w:szCs w:val="24"/>
        </w:rPr>
        <w:instrText xml:space="preserve"> SEQ Figure \* ARABIC </w:instrText>
      </w:r>
      <w:r w:rsidRPr="009C7355">
        <w:rPr>
          <w:b/>
          <w:bCs/>
          <w:i w:val="0"/>
          <w:iCs w:val="0"/>
          <w:color w:val="000000" w:themeColor="text1"/>
          <w:sz w:val="24"/>
          <w:szCs w:val="24"/>
        </w:rPr>
        <w:fldChar w:fldCharType="separate"/>
      </w:r>
      <w:r w:rsidR="00221BC8">
        <w:rPr>
          <w:b/>
          <w:bCs/>
          <w:i w:val="0"/>
          <w:iCs w:val="0"/>
          <w:noProof/>
          <w:color w:val="000000" w:themeColor="text1"/>
          <w:sz w:val="24"/>
          <w:szCs w:val="24"/>
        </w:rPr>
        <w:t>2</w:t>
      </w:r>
      <w:r w:rsidRPr="009C7355">
        <w:rPr>
          <w:b/>
          <w:bCs/>
          <w:i w:val="0"/>
          <w:iCs w:val="0"/>
          <w:color w:val="000000" w:themeColor="text1"/>
          <w:sz w:val="24"/>
          <w:szCs w:val="24"/>
        </w:rPr>
        <w:fldChar w:fldCharType="end"/>
      </w:r>
      <w:r w:rsidRPr="009C7355">
        <w:rPr>
          <w:b/>
          <w:bCs/>
          <w:i w:val="0"/>
          <w:iCs w:val="0"/>
          <w:color w:val="000000" w:themeColor="text1"/>
          <w:sz w:val="24"/>
          <w:szCs w:val="24"/>
        </w:rPr>
        <w:t>: Code to Reduce Image Size</w:t>
      </w:r>
      <w:bookmarkEnd w:id="22"/>
    </w:p>
    <w:p w14:paraId="3B0316B6" w14:textId="2C6F2978" w:rsidR="00016619" w:rsidRPr="00016619" w:rsidRDefault="00DF1E8D" w:rsidP="00016619">
      <w:pPr>
        <w:pStyle w:val="Heading2"/>
        <w:rPr>
          <w:rFonts w:ascii="Times New Roman" w:hAnsi="Times New Roman" w:cs="Times New Roman"/>
          <w:b/>
          <w:bCs/>
          <w:color w:val="auto"/>
          <w:sz w:val="28"/>
          <w:szCs w:val="28"/>
        </w:rPr>
      </w:pPr>
      <w:bookmarkStart w:id="23" w:name="_Toc139506508"/>
      <w:r w:rsidRPr="00DF1E8D">
        <w:rPr>
          <w:rFonts w:ascii="Times New Roman" w:hAnsi="Times New Roman" w:cs="Times New Roman"/>
          <w:b/>
          <w:bCs/>
          <w:color w:val="auto"/>
          <w:sz w:val="28"/>
          <w:szCs w:val="28"/>
        </w:rPr>
        <w:t>3.3 Image Segmentation Using K-means clustering</w:t>
      </w:r>
      <w:bookmarkEnd w:id="23"/>
    </w:p>
    <w:p w14:paraId="2F0018C3" w14:textId="42768150" w:rsidR="008627EF" w:rsidRDefault="00016619" w:rsidP="008627EF">
      <w:r>
        <w:t>K-means clustering is an unsupervised machine learning algorithm commonly used for clustering tasks, including image segmentation. It aims to divide a dataset into a predefined number of clusters, where each cluster represents a group of similar data points. Image segmentation using K-means clustering works as:</w:t>
      </w:r>
    </w:p>
    <w:p w14:paraId="011492CC" w14:textId="77777777" w:rsidR="003F7EFD" w:rsidRDefault="003F7EFD" w:rsidP="003F7EFD">
      <w:r>
        <w:t>The algorithm for image segmentation using the K-means clustering algorithm is as follows:</w:t>
      </w:r>
    </w:p>
    <w:p w14:paraId="154B24AC" w14:textId="1C4E2936" w:rsidR="003F7EFD" w:rsidRDefault="003F7EFD" w:rsidP="003F7EFD">
      <w:r w:rsidRPr="003F7EFD">
        <w:rPr>
          <w:b/>
          <w:bCs/>
        </w:rPr>
        <w:t>1. Preprocessing</w:t>
      </w:r>
      <w:r>
        <w:t xml:space="preserve">: Read the image and convert it into a suitable format for analysis. This typically involves representing the image as a matrix of pixels, where each pixel contains color information (RGB). It also </w:t>
      </w:r>
      <w:r w:rsidR="00BC1B13">
        <w:t>includes</w:t>
      </w:r>
      <w:r>
        <w:t xml:space="preserve"> the process to reduce the image size for faster processing.</w:t>
      </w:r>
    </w:p>
    <w:p w14:paraId="3E416AAF" w14:textId="189DD4D7" w:rsidR="003F7EFD" w:rsidRDefault="003F7EFD" w:rsidP="003F7EFD">
      <w:r w:rsidRPr="003F7EFD">
        <w:rPr>
          <w:b/>
          <w:bCs/>
        </w:rPr>
        <w:t>2. Reshape the Image</w:t>
      </w:r>
      <w:r>
        <w:t>: Reshape the image into a 2D array of pixels, where each row represents a pixel and its associated features (e.g., color values). This allows the image to be treated as a dataset for clustering.</w:t>
      </w:r>
    </w:p>
    <w:p w14:paraId="057A2F4F" w14:textId="79FAF01A" w:rsidR="003F7EFD" w:rsidRDefault="003F7EFD" w:rsidP="003F7EFD">
      <w:r w:rsidRPr="003F7EFD">
        <w:rPr>
          <w:b/>
          <w:bCs/>
        </w:rPr>
        <w:t>3. Feature Extraction:</w:t>
      </w:r>
      <w:r>
        <w:t xml:space="preserve"> Depending on the specific segmentation criteria, additional feature extraction or transformation is performed to reduce the dimensionality of the feature space.</w:t>
      </w:r>
    </w:p>
    <w:p w14:paraId="284FADB7" w14:textId="2ADA17E6" w:rsidR="003F7EFD" w:rsidRDefault="003F7EFD" w:rsidP="003F7EFD">
      <w:r w:rsidRPr="003F7EFD">
        <w:rPr>
          <w:b/>
          <w:bCs/>
        </w:rPr>
        <w:t>4. K-means Clustering</w:t>
      </w:r>
      <w:r>
        <w:t>: Apply the K-means clustering algorithm to the dataset of pixels. Set the desired number of clusters, K, based on the desired level of segmentation. K-means seeks to minimize the within-cluster sum of squares by iteratively assigning pixels to the nearest cluster centroid and updating the centroids based on the assigned pixels. The algorithm repeats this process until convergence.</w:t>
      </w:r>
    </w:p>
    <w:p w14:paraId="7AA95508" w14:textId="0BD38F2D" w:rsidR="003F7EFD" w:rsidRDefault="003F7EFD" w:rsidP="003F7EFD">
      <w:r w:rsidRPr="003F7EFD">
        <w:rPr>
          <w:b/>
          <w:bCs/>
        </w:rPr>
        <w:t>5. Label Assignment:</w:t>
      </w:r>
      <w:r>
        <w:t xml:space="preserve"> After the K-means algorithm converges, each pixel is assigned a label corresponding to the cluster it belongs to. This label indicates which segment or region the pixel is associated with.</w:t>
      </w:r>
    </w:p>
    <w:p w14:paraId="4A57B2B5" w14:textId="4E2862CD" w:rsidR="003F7EFD" w:rsidRDefault="003F7EFD" w:rsidP="003F7EFD">
      <w:r w:rsidRPr="003F7EFD">
        <w:rPr>
          <w:b/>
          <w:bCs/>
        </w:rPr>
        <w:t>6. Reshape the Labels:</w:t>
      </w:r>
      <w:r>
        <w:t xml:space="preserve"> Reshape the labels obtained from clustering to match the shape of the original image.</w:t>
      </w:r>
      <w:r w:rsidR="00045B9F">
        <w:t xml:space="preserve"> Random color is assigned to each cluster which </w:t>
      </w:r>
      <w:r>
        <w:t>allows to visualize the segmented image where each pixel corresponds to its assigned cluster label.</w:t>
      </w:r>
    </w:p>
    <w:p w14:paraId="5DA6C5C2" w14:textId="7E6327D0" w:rsidR="00045B9F" w:rsidRDefault="003F7EFD" w:rsidP="003F7EFD">
      <w:r w:rsidRPr="003F7EFD">
        <w:rPr>
          <w:b/>
          <w:bCs/>
        </w:rPr>
        <w:t>7. Post-processing:</w:t>
      </w:r>
      <w:r>
        <w:t xml:space="preserve"> Depending on the specific application, you might perform post-processing steps to refine the segmentation results. It includes operations like smoothing the boundaries between segments, removing small or noisy regions, or merging similar adjacent regions.</w:t>
      </w:r>
    </w:p>
    <w:p w14:paraId="11780188" w14:textId="77777777" w:rsidR="007D123F" w:rsidRDefault="003F7EFD" w:rsidP="007D123F">
      <w:r>
        <w:t>The resulting segmented image will have distinct regions or segments based on the similarities between pixels.</w:t>
      </w:r>
    </w:p>
    <w:p w14:paraId="03E0E22C" w14:textId="30B7AD16" w:rsidR="00C800D7" w:rsidRPr="007D123F" w:rsidRDefault="000B0781" w:rsidP="007D123F">
      <w:pPr>
        <w:pStyle w:val="Heading1"/>
        <w:jc w:val="center"/>
        <w:rPr>
          <w:rFonts w:ascii="Times New Roman" w:hAnsi="Times New Roman" w:cs="Times New Roman"/>
          <w:b/>
          <w:bCs/>
          <w:color w:val="auto"/>
        </w:rPr>
      </w:pPr>
      <w:bookmarkStart w:id="24" w:name="_Toc139506509"/>
      <w:r w:rsidRPr="007D123F">
        <w:rPr>
          <w:rFonts w:ascii="Times New Roman" w:hAnsi="Times New Roman" w:cs="Times New Roman"/>
          <w:b/>
          <w:bCs/>
          <w:color w:val="auto"/>
        </w:rPr>
        <w:lastRenderedPageBreak/>
        <w:t>Chapter 4: Implementation</w:t>
      </w:r>
      <w:r w:rsidR="00C800D7" w:rsidRPr="007D123F">
        <w:rPr>
          <w:rFonts w:ascii="Times New Roman" w:hAnsi="Times New Roman" w:cs="Times New Roman"/>
          <w:b/>
          <w:bCs/>
          <w:color w:val="auto"/>
        </w:rPr>
        <w:t xml:space="preserve"> and Resu</w:t>
      </w:r>
      <w:r w:rsidR="00045B9F" w:rsidRPr="007D123F">
        <w:rPr>
          <w:rFonts w:ascii="Times New Roman" w:hAnsi="Times New Roman" w:cs="Times New Roman"/>
          <w:b/>
          <w:bCs/>
          <w:color w:val="auto"/>
        </w:rPr>
        <w:t>l</w:t>
      </w:r>
      <w:r w:rsidR="00C800D7" w:rsidRPr="007D123F">
        <w:rPr>
          <w:rFonts w:ascii="Times New Roman" w:hAnsi="Times New Roman" w:cs="Times New Roman"/>
          <w:b/>
          <w:bCs/>
          <w:color w:val="auto"/>
        </w:rPr>
        <w:t xml:space="preserve">t </w:t>
      </w:r>
      <w:r w:rsidR="00045B9F" w:rsidRPr="007D123F">
        <w:rPr>
          <w:rFonts w:ascii="Times New Roman" w:hAnsi="Times New Roman" w:cs="Times New Roman"/>
          <w:b/>
          <w:bCs/>
          <w:color w:val="auto"/>
        </w:rPr>
        <w:t>A</w:t>
      </w:r>
      <w:r w:rsidR="00C800D7" w:rsidRPr="007D123F">
        <w:rPr>
          <w:rFonts w:ascii="Times New Roman" w:hAnsi="Times New Roman" w:cs="Times New Roman"/>
          <w:b/>
          <w:bCs/>
          <w:color w:val="auto"/>
        </w:rPr>
        <w:t>nalysis</w:t>
      </w:r>
      <w:bookmarkEnd w:id="24"/>
    </w:p>
    <w:p w14:paraId="632C923D" w14:textId="3E093832" w:rsidR="00045B9F" w:rsidRPr="00B20AA9" w:rsidRDefault="00045B9F" w:rsidP="00B20AA9">
      <w:pPr>
        <w:pStyle w:val="Heading2"/>
        <w:rPr>
          <w:rFonts w:ascii="Times New Roman" w:hAnsi="Times New Roman" w:cs="Times New Roman"/>
          <w:b/>
          <w:bCs/>
          <w:color w:val="auto"/>
          <w:sz w:val="28"/>
          <w:szCs w:val="28"/>
        </w:rPr>
      </w:pPr>
      <w:bookmarkStart w:id="25" w:name="_Toc139506510"/>
      <w:r w:rsidRPr="00045B9F">
        <w:rPr>
          <w:rFonts w:ascii="Times New Roman" w:hAnsi="Times New Roman" w:cs="Times New Roman"/>
          <w:b/>
          <w:bCs/>
          <w:color w:val="auto"/>
          <w:sz w:val="28"/>
          <w:szCs w:val="28"/>
        </w:rPr>
        <w:t>4.1 Implementation</w:t>
      </w:r>
      <w:bookmarkEnd w:id="25"/>
    </w:p>
    <w:p w14:paraId="3DDDAE3F" w14:textId="159B3B3F" w:rsidR="00045B9F" w:rsidRDefault="00B20AA9" w:rsidP="00045B9F">
      <w:pPr>
        <w:pStyle w:val="Heading3"/>
        <w:rPr>
          <w:rFonts w:ascii="Times New Roman" w:hAnsi="Times New Roman" w:cs="Times New Roman"/>
          <w:b/>
          <w:bCs/>
          <w:color w:val="auto"/>
        </w:rPr>
      </w:pPr>
      <w:bookmarkStart w:id="26" w:name="_Toc139506511"/>
      <w:r w:rsidRPr="00B20AA9">
        <w:rPr>
          <w:rFonts w:ascii="Times New Roman" w:hAnsi="Times New Roman" w:cs="Times New Roman"/>
          <w:b/>
          <w:bCs/>
          <w:color w:val="auto"/>
        </w:rPr>
        <w:t>4.1.1 Implementation Tools</w:t>
      </w:r>
      <w:bookmarkEnd w:id="26"/>
    </w:p>
    <w:p w14:paraId="1AC93AF8" w14:textId="6B5EF22C" w:rsidR="008E1F84" w:rsidRDefault="008E1F84" w:rsidP="008E1F84">
      <w:r>
        <w:t>Python is used as the programming language to code the program. Vs Code is used as an IDE. Similarly, different libraries are also used as:</w:t>
      </w:r>
    </w:p>
    <w:p w14:paraId="17AF16F5" w14:textId="2050A2E2" w:rsidR="009E156B" w:rsidRDefault="009E156B" w:rsidP="009E156B">
      <w:pPr>
        <w:pStyle w:val="ListParagraph"/>
        <w:numPr>
          <w:ilvl w:val="0"/>
          <w:numId w:val="4"/>
        </w:numPr>
      </w:pPr>
      <w:r>
        <w:t>OpenCV</w:t>
      </w:r>
    </w:p>
    <w:p w14:paraId="4EA7F476" w14:textId="1C5A2AFC" w:rsidR="009E156B" w:rsidRDefault="009E156B" w:rsidP="009E156B">
      <w:pPr>
        <w:pStyle w:val="ListParagraph"/>
        <w:numPr>
          <w:ilvl w:val="0"/>
          <w:numId w:val="4"/>
        </w:numPr>
      </w:pPr>
      <w:r>
        <w:t>scikit-learn</w:t>
      </w:r>
    </w:p>
    <w:p w14:paraId="5E9C47FB" w14:textId="2C8241B9" w:rsidR="009E156B" w:rsidRDefault="009E156B" w:rsidP="009E156B">
      <w:pPr>
        <w:pStyle w:val="ListParagraph"/>
        <w:numPr>
          <w:ilvl w:val="0"/>
          <w:numId w:val="4"/>
        </w:numPr>
      </w:pPr>
      <w:r>
        <w:t>NumPy</w:t>
      </w:r>
    </w:p>
    <w:p w14:paraId="1879421F" w14:textId="7EEA70EE" w:rsidR="009E156B" w:rsidRDefault="009E156B" w:rsidP="009E156B">
      <w:pPr>
        <w:pStyle w:val="ListParagraph"/>
        <w:numPr>
          <w:ilvl w:val="0"/>
          <w:numId w:val="4"/>
        </w:numPr>
      </w:pPr>
      <w:r>
        <w:t>Matplotlib</w:t>
      </w:r>
    </w:p>
    <w:p w14:paraId="4078CFA0" w14:textId="77777777" w:rsidR="008E1F84" w:rsidRPr="00B20AA9" w:rsidRDefault="008E1F84" w:rsidP="00B20AA9"/>
    <w:p w14:paraId="5C7BDFFB" w14:textId="0871E4A1" w:rsidR="00045B9F" w:rsidRDefault="00B20AA9" w:rsidP="00045B9F">
      <w:pPr>
        <w:pStyle w:val="Heading3"/>
        <w:rPr>
          <w:rFonts w:ascii="Times New Roman" w:hAnsi="Times New Roman" w:cs="Times New Roman"/>
          <w:b/>
          <w:bCs/>
          <w:color w:val="auto"/>
        </w:rPr>
      </w:pPr>
      <w:bookmarkStart w:id="27" w:name="_Toc139506512"/>
      <w:r w:rsidRPr="00B20AA9">
        <w:rPr>
          <w:rFonts w:ascii="Times New Roman" w:hAnsi="Times New Roman" w:cs="Times New Roman"/>
          <w:b/>
          <w:bCs/>
          <w:color w:val="auto"/>
        </w:rPr>
        <w:t>4.2.2 Implementation Details</w:t>
      </w:r>
      <w:bookmarkEnd w:id="27"/>
    </w:p>
    <w:p w14:paraId="39BE9AFE" w14:textId="0BFB4955" w:rsidR="00D02CB0" w:rsidRDefault="00D02CB0" w:rsidP="00D02CB0">
      <w:r>
        <w:t>Implementation details includes;</w:t>
      </w:r>
    </w:p>
    <w:p w14:paraId="604CC9C1" w14:textId="1FD2E298" w:rsidR="00D02CB0" w:rsidRDefault="00D02CB0" w:rsidP="00D02CB0">
      <w:r>
        <w:t xml:space="preserve">1. </w:t>
      </w:r>
      <w:r w:rsidRPr="00D02CB0">
        <w:rPr>
          <w:b/>
          <w:bCs/>
        </w:rPr>
        <w:t>Load and Resize Image</w:t>
      </w:r>
      <w:r>
        <w:t>: The code loads an image using `cv2.imread</w:t>
      </w:r>
      <w:proofErr w:type="gramStart"/>
      <w:r>
        <w:t>()`</w:t>
      </w:r>
      <w:proofErr w:type="gramEnd"/>
      <w:r>
        <w:t xml:space="preserve"> and resizes it using `cv2.resize()` to a smaller size (640x480) for faster processing.</w:t>
      </w:r>
    </w:p>
    <w:p w14:paraId="4811BDBE" w14:textId="79BBDC01" w:rsidR="008837DD" w:rsidRDefault="008837DD" w:rsidP="008837DD">
      <w:pPr>
        <w:jc w:val="center"/>
      </w:pPr>
      <w:r>
        <w:rPr>
          <w:noProof/>
          <w14:ligatures w14:val="standardContextual"/>
        </w:rPr>
        <w:drawing>
          <wp:inline distT="0" distB="0" distL="0" distR="0" wp14:anchorId="36F41125" wp14:editId="4C4278CE">
            <wp:extent cx="5219700" cy="1133475"/>
            <wp:effectExtent l="0" t="0" r="0" b="9525"/>
            <wp:docPr id="189541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19126" name=""/>
                    <pic:cNvPicPr/>
                  </pic:nvPicPr>
                  <pic:blipFill>
                    <a:blip r:embed="rId13"/>
                    <a:stretch>
                      <a:fillRect/>
                    </a:stretch>
                  </pic:blipFill>
                  <pic:spPr>
                    <a:xfrm>
                      <a:off x="0" y="0"/>
                      <a:ext cx="5219700" cy="1133475"/>
                    </a:xfrm>
                    <a:prstGeom prst="rect">
                      <a:avLst/>
                    </a:prstGeom>
                  </pic:spPr>
                </pic:pic>
              </a:graphicData>
            </a:graphic>
          </wp:inline>
        </w:drawing>
      </w:r>
    </w:p>
    <w:p w14:paraId="7CE4D5E3" w14:textId="5BEA08D7" w:rsidR="00D02CB0" w:rsidRDefault="008837DD" w:rsidP="007D123F">
      <w:pPr>
        <w:pStyle w:val="Caption"/>
        <w:jc w:val="center"/>
      </w:pPr>
      <w:bookmarkStart w:id="28" w:name="_Toc139486884"/>
      <w:r w:rsidRPr="00BF45B9">
        <w:rPr>
          <w:b/>
          <w:bCs/>
          <w:i w:val="0"/>
          <w:iCs w:val="0"/>
          <w:color w:val="auto"/>
          <w:sz w:val="24"/>
          <w:szCs w:val="24"/>
        </w:rPr>
        <w:t xml:space="preserve">Figure </w:t>
      </w:r>
      <w:r w:rsidRPr="00BF45B9">
        <w:rPr>
          <w:b/>
          <w:bCs/>
          <w:i w:val="0"/>
          <w:iCs w:val="0"/>
          <w:color w:val="auto"/>
          <w:sz w:val="24"/>
          <w:szCs w:val="24"/>
        </w:rPr>
        <w:fldChar w:fldCharType="begin"/>
      </w:r>
      <w:r w:rsidRPr="00BF45B9">
        <w:rPr>
          <w:b/>
          <w:bCs/>
          <w:i w:val="0"/>
          <w:iCs w:val="0"/>
          <w:color w:val="auto"/>
          <w:sz w:val="24"/>
          <w:szCs w:val="24"/>
        </w:rPr>
        <w:instrText xml:space="preserve"> SEQ Figure \* ARABIC </w:instrText>
      </w:r>
      <w:r w:rsidRPr="00BF45B9">
        <w:rPr>
          <w:b/>
          <w:bCs/>
          <w:i w:val="0"/>
          <w:iCs w:val="0"/>
          <w:color w:val="auto"/>
          <w:sz w:val="24"/>
          <w:szCs w:val="24"/>
        </w:rPr>
        <w:fldChar w:fldCharType="separate"/>
      </w:r>
      <w:r w:rsidR="00221BC8">
        <w:rPr>
          <w:b/>
          <w:bCs/>
          <w:i w:val="0"/>
          <w:iCs w:val="0"/>
          <w:noProof/>
          <w:color w:val="auto"/>
          <w:sz w:val="24"/>
          <w:szCs w:val="24"/>
        </w:rPr>
        <w:t>3</w:t>
      </w:r>
      <w:r w:rsidRPr="00BF45B9">
        <w:rPr>
          <w:b/>
          <w:bCs/>
          <w:i w:val="0"/>
          <w:iCs w:val="0"/>
          <w:color w:val="auto"/>
          <w:sz w:val="24"/>
          <w:szCs w:val="24"/>
        </w:rPr>
        <w:fldChar w:fldCharType="end"/>
      </w:r>
      <w:r w:rsidRPr="00BF45B9">
        <w:rPr>
          <w:b/>
          <w:bCs/>
          <w:i w:val="0"/>
          <w:iCs w:val="0"/>
          <w:color w:val="auto"/>
          <w:sz w:val="24"/>
          <w:szCs w:val="24"/>
        </w:rPr>
        <w:t>:Code for load and Resize Image</w:t>
      </w:r>
      <w:bookmarkEnd w:id="28"/>
    </w:p>
    <w:p w14:paraId="71EE716E" w14:textId="07187C64" w:rsidR="00D02CB0" w:rsidRDefault="00D02CB0" w:rsidP="00D02CB0">
      <w:r w:rsidRPr="00D02CB0">
        <w:rPr>
          <w:b/>
          <w:bCs/>
        </w:rPr>
        <w:t xml:space="preserve">2. Convert Image to </w:t>
      </w:r>
      <w:proofErr w:type="spellStart"/>
      <w:r w:rsidRPr="00D02CB0">
        <w:rPr>
          <w:b/>
          <w:bCs/>
        </w:rPr>
        <w:t>Numpy</w:t>
      </w:r>
      <w:proofErr w:type="spellEnd"/>
      <w:r w:rsidRPr="00D02CB0">
        <w:rPr>
          <w:b/>
          <w:bCs/>
        </w:rPr>
        <w:t xml:space="preserve"> Array:</w:t>
      </w:r>
      <w:r>
        <w:t xml:space="preserve"> The resized image is converted to a </w:t>
      </w:r>
      <w:proofErr w:type="spellStart"/>
      <w:r>
        <w:t>Numpy</w:t>
      </w:r>
      <w:proofErr w:type="spellEnd"/>
      <w:r>
        <w:t xml:space="preserve"> array using `</w:t>
      </w:r>
      <w:proofErr w:type="spellStart"/>
      <w:proofErr w:type="gramStart"/>
      <w:r>
        <w:t>np.array</w:t>
      </w:r>
      <w:proofErr w:type="spellEnd"/>
      <w:proofErr w:type="gramEnd"/>
      <w:r>
        <w:t>()` and reshaped into a 2D array of pixels using `reshape()`. This creates a dataset where each row represents a pixel and its associated features (color values).</w:t>
      </w:r>
    </w:p>
    <w:p w14:paraId="4DF3CE9B" w14:textId="35640A8B" w:rsidR="008837DD" w:rsidRDefault="008837DD" w:rsidP="008837DD">
      <w:pPr>
        <w:jc w:val="center"/>
      </w:pPr>
      <w:r>
        <w:rPr>
          <w:noProof/>
          <w14:ligatures w14:val="standardContextual"/>
        </w:rPr>
        <w:drawing>
          <wp:inline distT="0" distB="0" distL="0" distR="0" wp14:anchorId="59F55787" wp14:editId="342BB880">
            <wp:extent cx="3209925" cy="514350"/>
            <wp:effectExtent l="0" t="0" r="9525" b="0"/>
            <wp:docPr id="1324944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44804" name=""/>
                    <pic:cNvPicPr/>
                  </pic:nvPicPr>
                  <pic:blipFill>
                    <a:blip r:embed="rId14"/>
                    <a:stretch>
                      <a:fillRect/>
                    </a:stretch>
                  </pic:blipFill>
                  <pic:spPr>
                    <a:xfrm>
                      <a:off x="0" y="0"/>
                      <a:ext cx="3209925" cy="514350"/>
                    </a:xfrm>
                    <a:prstGeom prst="rect">
                      <a:avLst/>
                    </a:prstGeom>
                  </pic:spPr>
                </pic:pic>
              </a:graphicData>
            </a:graphic>
          </wp:inline>
        </w:drawing>
      </w:r>
    </w:p>
    <w:p w14:paraId="52825B27" w14:textId="4F5A292E" w:rsidR="00BF45B9" w:rsidRDefault="008837DD" w:rsidP="007D123F">
      <w:pPr>
        <w:pStyle w:val="Caption"/>
        <w:jc w:val="center"/>
      </w:pPr>
      <w:bookmarkStart w:id="29" w:name="_Toc139486885"/>
      <w:r w:rsidRPr="008837DD">
        <w:rPr>
          <w:b/>
          <w:bCs/>
          <w:i w:val="0"/>
          <w:iCs w:val="0"/>
          <w:color w:val="auto"/>
          <w:sz w:val="24"/>
          <w:szCs w:val="24"/>
        </w:rPr>
        <w:t xml:space="preserve">Figure </w:t>
      </w:r>
      <w:r w:rsidRPr="008837DD">
        <w:rPr>
          <w:b/>
          <w:bCs/>
          <w:i w:val="0"/>
          <w:iCs w:val="0"/>
          <w:color w:val="auto"/>
          <w:sz w:val="24"/>
          <w:szCs w:val="24"/>
        </w:rPr>
        <w:fldChar w:fldCharType="begin"/>
      </w:r>
      <w:r w:rsidRPr="008837DD">
        <w:rPr>
          <w:b/>
          <w:bCs/>
          <w:i w:val="0"/>
          <w:iCs w:val="0"/>
          <w:color w:val="auto"/>
          <w:sz w:val="24"/>
          <w:szCs w:val="24"/>
        </w:rPr>
        <w:instrText xml:space="preserve"> SEQ Figure \* ARABIC </w:instrText>
      </w:r>
      <w:r w:rsidRPr="008837DD">
        <w:rPr>
          <w:b/>
          <w:bCs/>
          <w:i w:val="0"/>
          <w:iCs w:val="0"/>
          <w:color w:val="auto"/>
          <w:sz w:val="24"/>
          <w:szCs w:val="24"/>
        </w:rPr>
        <w:fldChar w:fldCharType="separate"/>
      </w:r>
      <w:r w:rsidR="00221BC8">
        <w:rPr>
          <w:b/>
          <w:bCs/>
          <w:i w:val="0"/>
          <w:iCs w:val="0"/>
          <w:noProof/>
          <w:color w:val="auto"/>
          <w:sz w:val="24"/>
          <w:szCs w:val="24"/>
        </w:rPr>
        <w:t>4</w:t>
      </w:r>
      <w:r w:rsidRPr="008837DD">
        <w:rPr>
          <w:b/>
          <w:bCs/>
          <w:i w:val="0"/>
          <w:iCs w:val="0"/>
          <w:color w:val="auto"/>
          <w:sz w:val="24"/>
          <w:szCs w:val="24"/>
        </w:rPr>
        <w:fldChar w:fldCharType="end"/>
      </w:r>
      <w:r w:rsidRPr="008837DD">
        <w:rPr>
          <w:b/>
          <w:bCs/>
          <w:i w:val="0"/>
          <w:iCs w:val="0"/>
          <w:color w:val="auto"/>
          <w:sz w:val="24"/>
          <w:szCs w:val="24"/>
        </w:rPr>
        <w:t xml:space="preserve">:Code to Convert Image to </w:t>
      </w:r>
      <w:proofErr w:type="spellStart"/>
      <w:r w:rsidRPr="008837DD">
        <w:rPr>
          <w:b/>
          <w:bCs/>
          <w:i w:val="0"/>
          <w:iCs w:val="0"/>
          <w:color w:val="auto"/>
          <w:sz w:val="24"/>
          <w:szCs w:val="24"/>
        </w:rPr>
        <w:t>Numpy</w:t>
      </w:r>
      <w:proofErr w:type="spellEnd"/>
      <w:r w:rsidRPr="008837DD">
        <w:rPr>
          <w:b/>
          <w:bCs/>
          <w:i w:val="0"/>
          <w:iCs w:val="0"/>
          <w:color w:val="auto"/>
          <w:sz w:val="24"/>
          <w:szCs w:val="24"/>
        </w:rPr>
        <w:t xml:space="preserve"> Array</w:t>
      </w:r>
      <w:bookmarkEnd w:id="29"/>
    </w:p>
    <w:p w14:paraId="1DD5900C" w14:textId="04B5EE44" w:rsidR="00D02CB0" w:rsidRDefault="00D02CB0" w:rsidP="00D02CB0">
      <w:r w:rsidRPr="00D02CB0">
        <w:rPr>
          <w:b/>
          <w:bCs/>
        </w:rPr>
        <w:t>3. Define the Number of Clusters</w:t>
      </w:r>
      <w:r>
        <w:t>: The code specifies a list of `</w:t>
      </w:r>
      <w:proofErr w:type="spellStart"/>
      <w:r>
        <w:t>n_clusters_values</w:t>
      </w:r>
      <w:proofErr w:type="spellEnd"/>
      <w:r>
        <w:t>` that contains the number of clusters to be tested during segmentation. Each value in this list represents the desired number of segments to divide the image into.</w:t>
      </w:r>
    </w:p>
    <w:p w14:paraId="43FE340F" w14:textId="7987996E" w:rsidR="008837DD" w:rsidRDefault="008837DD" w:rsidP="008837DD">
      <w:pPr>
        <w:jc w:val="center"/>
      </w:pPr>
      <w:r>
        <w:rPr>
          <w:noProof/>
          <w14:ligatures w14:val="standardContextual"/>
        </w:rPr>
        <w:drawing>
          <wp:inline distT="0" distB="0" distL="0" distR="0" wp14:anchorId="62161475" wp14:editId="041BC451">
            <wp:extent cx="2867025" cy="485775"/>
            <wp:effectExtent l="0" t="0" r="9525" b="9525"/>
            <wp:docPr id="1557938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38138" name=""/>
                    <pic:cNvPicPr/>
                  </pic:nvPicPr>
                  <pic:blipFill>
                    <a:blip r:embed="rId15"/>
                    <a:stretch>
                      <a:fillRect/>
                    </a:stretch>
                  </pic:blipFill>
                  <pic:spPr>
                    <a:xfrm>
                      <a:off x="0" y="0"/>
                      <a:ext cx="2867025" cy="485775"/>
                    </a:xfrm>
                    <a:prstGeom prst="rect">
                      <a:avLst/>
                    </a:prstGeom>
                  </pic:spPr>
                </pic:pic>
              </a:graphicData>
            </a:graphic>
          </wp:inline>
        </w:drawing>
      </w:r>
    </w:p>
    <w:p w14:paraId="1225BB51" w14:textId="519B9E0E" w:rsidR="008837DD" w:rsidRPr="008837DD" w:rsidRDefault="008837DD" w:rsidP="008837DD">
      <w:pPr>
        <w:pStyle w:val="Caption"/>
        <w:jc w:val="center"/>
        <w:rPr>
          <w:b/>
          <w:bCs/>
          <w:i w:val="0"/>
          <w:iCs w:val="0"/>
          <w:color w:val="auto"/>
          <w:sz w:val="24"/>
          <w:szCs w:val="24"/>
        </w:rPr>
      </w:pPr>
      <w:bookmarkStart w:id="30" w:name="_Toc139486886"/>
      <w:r w:rsidRPr="008837DD">
        <w:rPr>
          <w:b/>
          <w:bCs/>
          <w:i w:val="0"/>
          <w:iCs w:val="0"/>
          <w:color w:val="auto"/>
          <w:sz w:val="24"/>
          <w:szCs w:val="24"/>
        </w:rPr>
        <w:t xml:space="preserve">Figure </w:t>
      </w:r>
      <w:r w:rsidRPr="008837DD">
        <w:rPr>
          <w:b/>
          <w:bCs/>
          <w:i w:val="0"/>
          <w:iCs w:val="0"/>
          <w:color w:val="auto"/>
          <w:sz w:val="24"/>
          <w:szCs w:val="24"/>
        </w:rPr>
        <w:fldChar w:fldCharType="begin"/>
      </w:r>
      <w:r w:rsidRPr="008837DD">
        <w:rPr>
          <w:b/>
          <w:bCs/>
          <w:i w:val="0"/>
          <w:iCs w:val="0"/>
          <w:color w:val="auto"/>
          <w:sz w:val="24"/>
          <w:szCs w:val="24"/>
        </w:rPr>
        <w:instrText xml:space="preserve"> SEQ Figure \* ARABIC </w:instrText>
      </w:r>
      <w:r w:rsidRPr="008837DD">
        <w:rPr>
          <w:b/>
          <w:bCs/>
          <w:i w:val="0"/>
          <w:iCs w:val="0"/>
          <w:color w:val="auto"/>
          <w:sz w:val="24"/>
          <w:szCs w:val="24"/>
        </w:rPr>
        <w:fldChar w:fldCharType="separate"/>
      </w:r>
      <w:r w:rsidR="00221BC8">
        <w:rPr>
          <w:b/>
          <w:bCs/>
          <w:i w:val="0"/>
          <w:iCs w:val="0"/>
          <w:noProof/>
          <w:color w:val="auto"/>
          <w:sz w:val="24"/>
          <w:szCs w:val="24"/>
        </w:rPr>
        <w:t>5</w:t>
      </w:r>
      <w:r w:rsidRPr="008837DD">
        <w:rPr>
          <w:b/>
          <w:bCs/>
          <w:i w:val="0"/>
          <w:iCs w:val="0"/>
          <w:color w:val="auto"/>
          <w:sz w:val="24"/>
          <w:szCs w:val="24"/>
        </w:rPr>
        <w:fldChar w:fldCharType="end"/>
      </w:r>
      <w:r w:rsidRPr="008837DD">
        <w:rPr>
          <w:b/>
          <w:bCs/>
          <w:i w:val="0"/>
          <w:iCs w:val="0"/>
          <w:color w:val="auto"/>
          <w:sz w:val="24"/>
          <w:szCs w:val="24"/>
        </w:rPr>
        <w:t xml:space="preserve">: Code to </w:t>
      </w:r>
      <w:r w:rsidR="00035A00">
        <w:rPr>
          <w:b/>
          <w:bCs/>
          <w:i w:val="0"/>
          <w:iCs w:val="0"/>
          <w:color w:val="auto"/>
          <w:sz w:val="24"/>
          <w:szCs w:val="24"/>
        </w:rPr>
        <w:t>Define number of Clusters</w:t>
      </w:r>
      <w:bookmarkEnd w:id="30"/>
    </w:p>
    <w:p w14:paraId="20A79B21" w14:textId="01E35B7E" w:rsidR="00D02CB0" w:rsidRDefault="00D02CB0" w:rsidP="00D02CB0">
      <w:r w:rsidRPr="00D02CB0">
        <w:rPr>
          <w:b/>
          <w:bCs/>
        </w:rPr>
        <w:lastRenderedPageBreak/>
        <w:t>4. Display the Input Image</w:t>
      </w:r>
      <w:r>
        <w:t>: The original input image is displayed using `</w:t>
      </w:r>
      <w:proofErr w:type="spellStart"/>
      <w:proofErr w:type="gramStart"/>
      <w:r>
        <w:t>plt.imshow</w:t>
      </w:r>
      <w:proofErr w:type="spellEnd"/>
      <w:proofErr w:type="gramEnd"/>
      <w:r>
        <w:t>()` and `</w:t>
      </w:r>
      <w:proofErr w:type="spellStart"/>
      <w:r>
        <w:t>plt.show</w:t>
      </w:r>
      <w:proofErr w:type="spellEnd"/>
      <w:r>
        <w:t>()` to show the image that will undergo segmentation.</w:t>
      </w:r>
    </w:p>
    <w:p w14:paraId="357B3610" w14:textId="2AA34826" w:rsidR="008837DD" w:rsidRDefault="008837DD" w:rsidP="008837DD">
      <w:pPr>
        <w:jc w:val="center"/>
      </w:pPr>
      <w:r>
        <w:rPr>
          <w:noProof/>
          <w14:ligatures w14:val="standardContextual"/>
        </w:rPr>
        <w:drawing>
          <wp:inline distT="0" distB="0" distL="0" distR="0" wp14:anchorId="5513A3FC" wp14:editId="6D86CDA4">
            <wp:extent cx="3914775" cy="1209675"/>
            <wp:effectExtent l="0" t="0" r="9525" b="9525"/>
            <wp:docPr id="469631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631168" name=""/>
                    <pic:cNvPicPr/>
                  </pic:nvPicPr>
                  <pic:blipFill>
                    <a:blip r:embed="rId16"/>
                    <a:stretch>
                      <a:fillRect/>
                    </a:stretch>
                  </pic:blipFill>
                  <pic:spPr>
                    <a:xfrm>
                      <a:off x="0" y="0"/>
                      <a:ext cx="3914775" cy="1209675"/>
                    </a:xfrm>
                    <a:prstGeom prst="rect">
                      <a:avLst/>
                    </a:prstGeom>
                  </pic:spPr>
                </pic:pic>
              </a:graphicData>
            </a:graphic>
          </wp:inline>
        </w:drawing>
      </w:r>
    </w:p>
    <w:p w14:paraId="7A526DCF" w14:textId="244F1708" w:rsidR="00035A00" w:rsidRPr="00035A00" w:rsidRDefault="00035A00" w:rsidP="00035A00">
      <w:pPr>
        <w:pStyle w:val="Caption"/>
        <w:jc w:val="center"/>
        <w:rPr>
          <w:b/>
          <w:bCs/>
          <w:i w:val="0"/>
          <w:iCs w:val="0"/>
          <w:color w:val="auto"/>
          <w:sz w:val="24"/>
          <w:szCs w:val="24"/>
        </w:rPr>
      </w:pPr>
      <w:bookmarkStart w:id="31" w:name="_Toc139486887"/>
      <w:r w:rsidRPr="00035A00">
        <w:rPr>
          <w:b/>
          <w:bCs/>
          <w:i w:val="0"/>
          <w:iCs w:val="0"/>
          <w:color w:val="auto"/>
          <w:sz w:val="24"/>
          <w:szCs w:val="24"/>
        </w:rPr>
        <w:t xml:space="preserve">Figure </w:t>
      </w:r>
      <w:r w:rsidRPr="00035A00">
        <w:rPr>
          <w:b/>
          <w:bCs/>
          <w:i w:val="0"/>
          <w:iCs w:val="0"/>
          <w:color w:val="auto"/>
          <w:sz w:val="24"/>
          <w:szCs w:val="24"/>
        </w:rPr>
        <w:fldChar w:fldCharType="begin"/>
      </w:r>
      <w:r w:rsidRPr="00035A00">
        <w:rPr>
          <w:b/>
          <w:bCs/>
          <w:i w:val="0"/>
          <w:iCs w:val="0"/>
          <w:color w:val="auto"/>
          <w:sz w:val="24"/>
          <w:szCs w:val="24"/>
        </w:rPr>
        <w:instrText xml:space="preserve"> SEQ Figure \* ARABIC </w:instrText>
      </w:r>
      <w:r w:rsidRPr="00035A00">
        <w:rPr>
          <w:b/>
          <w:bCs/>
          <w:i w:val="0"/>
          <w:iCs w:val="0"/>
          <w:color w:val="auto"/>
          <w:sz w:val="24"/>
          <w:szCs w:val="24"/>
        </w:rPr>
        <w:fldChar w:fldCharType="separate"/>
      </w:r>
      <w:r w:rsidR="00221BC8">
        <w:rPr>
          <w:b/>
          <w:bCs/>
          <w:i w:val="0"/>
          <w:iCs w:val="0"/>
          <w:noProof/>
          <w:color w:val="auto"/>
          <w:sz w:val="24"/>
          <w:szCs w:val="24"/>
        </w:rPr>
        <w:t>6</w:t>
      </w:r>
      <w:r w:rsidRPr="00035A00">
        <w:rPr>
          <w:b/>
          <w:bCs/>
          <w:i w:val="0"/>
          <w:iCs w:val="0"/>
          <w:color w:val="auto"/>
          <w:sz w:val="24"/>
          <w:szCs w:val="24"/>
        </w:rPr>
        <w:fldChar w:fldCharType="end"/>
      </w:r>
      <w:r w:rsidRPr="00035A00">
        <w:rPr>
          <w:b/>
          <w:bCs/>
          <w:i w:val="0"/>
          <w:iCs w:val="0"/>
          <w:color w:val="auto"/>
          <w:sz w:val="24"/>
          <w:szCs w:val="24"/>
        </w:rPr>
        <w:t>: Code to Display Input Image</w:t>
      </w:r>
      <w:bookmarkEnd w:id="31"/>
    </w:p>
    <w:p w14:paraId="58F700D3" w14:textId="77777777" w:rsidR="00D02CB0" w:rsidRDefault="00D02CB0" w:rsidP="00D02CB0"/>
    <w:p w14:paraId="16E79591" w14:textId="62D76078" w:rsidR="00D02CB0" w:rsidRDefault="00D02CB0" w:rsidP="00D02CB0">
      <w:r w:rsidRPr="00D02CB0">
        <w:rPr>
          <w:b/>
          <w:bCs/>
        </w:rPr>
        <w:t>5. Segmentation using K-means Clustering</w:t>
      </w:r>
      <w:r>
        <w:t>: For each value of `</w:t>
      </w:r>
      <w:proofErr w:type="spellStart"/>
      <w:r>
        <w:t>n_clusters</w:t>
      </w:r>
      <w:proofErr w:type="spellEnd"/>
      <w:r>
        <w:t>` in the list, the code performs the following steps:</w:t>
      </w:r>
    </w:p>
    <w:p w14:paraId="4D619944" w14:textId="77777777" w:rsidR="00D02CB0" w:rsidRDefault="00D02CB0" w:rsidP="00D02CB0">
      <w:r>
        <w:t xml:space="preserve">   - Create a K-means clustering model using `</w:t>
      </w:r>
      <w:proofErr w:type="spellStart"/>
      <w:proofErr w:type="gramStart"/>
      <w:r>
        <w:t>KMeans</w:t>
      </w:r>
      <w:proofErr w:type="spellEnd"/>
      <w:r>
        <w:t>(</w:t>
      </w:r>
      <w:proofErr w:type="gramEnd"/>
      <w:r>
        <w:t>)` from scikit-learn, specifying the number of clusters (`</w:t>
      </w:r>
      <w:proofErr w:type="spellStart"/>
      <w:r>
        <w:t>n_clusters</w:t>
      </w:r>
      <w:proofErr w:type="spellEnd"/>
      <w:r>
        <w:t>`).</w:t>
      </w:r>
    </w:p>
    <w:p w14:paraId="3441AB62" w14:textId="77777777" w:rsidR="00D02CB0" w:rsidRDefault="00D02CB0" w:rsidP="00D02CB0">
      <w:r>
        <w:t xml:space="preserve">   - Fit the model to the image data using `</w:t>
      </w:r>
      <w:proofErr w:type="spellStart"/>
      <w:proofErr w:type="gramStart"/>
      <w:r>
        <w:t>model.fit</w:t>
      </w:r>
      <w:proofErr w:type="spellEnd"/>
      <w:r>
        <w:t>(</w:t>
      </w:r>
      <w:proofErr w:type="gramEnd"/>
      <w:r>
        <w:t>)`. This applies the K-means clustering algorithm to group pixels into `</w:t>
      </w:r>
      <w:proofErr w:type="spellStart"/>
      <w:r>
        <w:t>n_clusters</w:t>
      </w:r>
      <w:proofErr w:type="spellEnd"/>
      <w:r>
        <w:t>` segments based on their color values.</w:t>
      </w:r>
    </w:p>
    <w:p w14:paraId="565894BC" w14:textId="77777777" w:rsidR="00D02CB0" w:rsidRDefault="00D02CB0" w:rsidP="00D02CB0">
      <w:r>
        <w:t xml:space="preserve">   - Obtain the cluster labels for each pixel using `</w:t>
      </w:r>
      <w:proofErr w:type="spellStart"/>
      <w:proofErr w:type="gramStart"/>
      <w:r>
        <w:t>model.predict</w:t>
      </w:r>
      <w:proofErr w:type="spellEnd"/>
      <w:proofErr w:type="gramEnd"/>
      <w:r>
        <w:t>()`. Each pixel is assigned a label representing the cluster it belongs to.</w:t>
      </w:r>
    </w:p>
    <w:p w14:paraId="1F4ECABD" w14:textId="77777777" w:rsidR="00D02CB0" w:rsidRDefault="00D02CB0" w:rsidP="00D02CB0">
      <w:r>
        <w:t xml:space="preserve">   - Create a new image array, `</w:t>
      </w:r>
      <w:proofErr w:type="spellStart"/>
      <w:r>
        <w:t>new_img</w:t>
      </w:r>
      <w:proofErr w:type="spellEnd"/>
      <w:r>
        <w:t>`, with the same shape as the resized image to store the segmented image.</w:t>
      </w:r>
    </w:p>
    <w:p w14:paraId="2CC4715B" w14:textId="77777777" w:rsidR="00D02CB0" w:rsidRDefault="00D02CB0" w:rsidP="00D02CB0">
      <w:r>
        <w:t xml:space="preserve">   - Generate a random color palette using `</w:t>
      </w:r>
      <w:proofErr w:type="spellStart"/>
      <w:proofErr w:type="gramStart"/>
      <w:r>
        <w:t>np.random</w:t>
      </w:r>
      <w:proofErr w:type="gramEnd"/>
      <w:r>
        <w:t>.randint</w:t>
      </w:r>
      <w:proofErr w:type="spellEnd"/>
      <w:r>
        <w:t>()` to assign colors to each segment. The number of colors in the palette corresponds to the number of clusters (`</w:t>
      </w:r>
      <w:proofErr w:type="spellStart"/>
      <w:proofErr w:type="gramStart"/>
      <w:r>
        <w:t>model.n</w:t>
      </w:r>
      <w:proofErr w:type="gramEnd"/>
      <w:r>
        <w:t>_clusters</w:t>
      </w:r>
      <w:proofErr w:type="spellEnd"/>
      <w:r>
        <w:t>`).</w:t>
      </w:r>
    </w:p>
    <w:p w14:paraId="073D687C" w14:textId="77777777" w:rsidR="00D02CB0" w:rsidRDefault="00D02CB0" w:rsidP="00D02CB0">
      <w:r>
        <w:t xml:space="preserve">   - Iterate over the pixels and their corresponding labels. For each pixel, retrieve its position and assign the corresponding color from the palette based on its label to `</w:t>
      </w:r>
      <w:proofErr w:type="spellStart"/>
      <w:r>
        <w:t>new_img</w:t>
      </w:r>
      <w:proofErr w:type="spellEnd"/>
      <w:r>
        <w:t>`.</w:t>
      </w:r>
    </w:p>
    <w:p w14:paraId="7CF4CA7C" w14:textId="3BCD56F0" w:rsidR="008837DD" w:rsidRDefault="008837DD" w:rsidP="008837DD">
      <w:pPr>
        <w:jc w:val="center"/>
      </w:pPr>
      <w:r>
        <w:rPr>
          <w:noProof/>
          <w14:ligatures w14:val="standardContextual"/>
        </w:rPr>
        <w:lastRenderedPageBreak/>
        <w:drawing>
          <wp:inline distT="0" distB="0" distL="0" distR="0" wp14:anchorId="4F8D01EA" wp14:editId="19E0D8C4">
            <wp:extent cx="5105400" cy="2987968"/>
            <wp:effectExtent l="0" t="0" r="0" b="3175"/>
            <wp:docPr id="36138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383430" name=""/>
                    <pic:cNvPicPr/>
                  </pic:nvPicPr>
                  <pic:blipFill>
                    <a:blip r:embed="rId17"/>
                    <a:stretch>
                      <a:fillRect/>
                    </a:stretch>
                  </pic:blipFill>
                  <pic:spPr>
                    <a:xfrm>
                      <a:off x="0" y="0"/>
                      <a:ext cx="5105400" cy="2987968"/>
                    </a:xfrm>
                    <a:prstGeom prst="rect">
                      <a:avLst/>
                    </a:prstGeom>
                  </pic:spPr>
                </pic:pic>
              </a:graphicData>
            </a:graphic>
          </wp:inline>
        </w:drawing>
      </w:r>
    </w:p>
    <w:p w14:paraId="4B52E938" w14:textId="1FE42738" w:rsidR="00035A00" w:rsidRPr="00035A00" w:rsidRDefault="00035A00" w:rsidP="00035A00">
      <w:pPr>
        <w:pStyle w:val="Caption"/>
        <w:jc w:val="center"/>
        <w:rPr>
          <w:b/>
          <w:bCs/>
          <w:i w:val="0"/>
          <w:iCs w:val="0"/>
          <w:color w:val="auto"/>
          <w:sz w:val="24"/>
          <w:szCs w:val="24"/>
        </w:rPr>
      </w:pPr>
      <w:bookmarkStart w:id="32" w:name="_Toc139486888"/>
      <w:r w:rsidRPr="00035A00">
        <w:rPr>
          <w:b/>
          <w:bCs/>
          <w:i w:val="0"/>
          <w:iCs w:val="0"/>
          <w:color w:val="auto"/>
          <w:sz w:val="24"/>
          <w:szCs w:val="24"/>
        </w:rPr>
        <w:t xml:space="preserve">Figure </w:t>
      </w:r>
      <w:r w:rsidRPr="00035A00">
        <w:rPr>
          <w:b/>
          <w:bCs/>
          <w:i w:val="0"/>
          <w:iCs w:val="0"/>
          <w:color w:val="auto"/>
          <w:sz w:val="24"/>
          <w:szCs w:val="24"/>
        </w:rPr>
        <w:fldChar w:fldCharType="begin"/>
      </w:r>
      <w:r w:rsidRPr="00035A00">
        <w:rPr>
          <w:b/>
          <w:bCs/>
          <w:i w:val="0"/>
          <w:iCs w:val="0"/>
          <w:color w:val="auto"/>
          <w:sz w:val="24"/>
          <w:szCs w:val="24"/>
        </w:rPr>
        <w:instrText xml:space="preserve"> SEQ Figure \* ARABIC </w:instrText>
      </w:r>
      <w:r w:rsidRPr="00035A00">
        <w:rPr>
          <w:b/>
          <w:bCs/>
          <w:i w:val="0"/>
          <w:iCs w:val="0"/>
          <w:color w:val="auto"/>
          <w:sz w:val="24"/>
          <w:szCs w:val="24"/>
        </w:rPr>
        <w:fldChar w:fldCharType="separate"/>
      </w:r>
      <w:r w:rsidR="00221BC8">
        <w:rPr>
          <w:b/>
          <w:bCs/>
          <w:i w:val="0"/>
          <w:iCs w:val="0"/>
          <w:noProof/>
          <w:color w:val="auto"/>
          <w:sz w:val="24"/>
          <w:szCs w:val="24"/>
        </w:rPr>
        <w:t>7</w:t>
      </w:r>
      <w:r w:rsidRPr="00035A00">
        <w:rPr>
          <w:b/>
          <w:bCs/>
          <w:i w:val="0"/>
          <w:iCs w:val="0"/>
          <w:color w:val="auto"/>
          <w:sz w:val="24"/>
          <w:szCs w:val="24"/>
        </w:rPr>
        <w:fldChar w:fldCharType="end"/>
      </w:r>
      <w:r w:rsidRPr="00035A00">
        <w:rPr>
          <w:b/>
          <w:bCs/>
          <w:i w:val="0"/>
          <w:iCs w:val="0"/>
          <w:color w:val="auto"/>
          <w:sz w:val="24"/>
          <w:szCs w:val="24"/>
        </w:rPr>
        <w:t>: Code for Image Segmentation using K-means Clustering</w:t>
      </w:r>
      <w:bookmarkEnd w:id="32"/>
    </w:p>
    <w:p w14:paraId="59DE07E8" w14:textId="77777777" w:rsidR="00D02CB0" w:rsidRDefault="00D02CB0" w:rsidP="00D02CB0">
      <w:r>
        <w:t xml:space="preserve">   - Display the segmented image using `</w:t>
      </w:r>
      <w:proofErr w:type="spellStart"/>
      <w:proofErr w:type="gramStart"/>
      <w:r>
        <w:t>plt.imshow</w:t>
      </w:r>
      <w:proofErr w:type="spellEnd"/>
      <w:proofErr w:type="gramEnd"/>
      <w:r>
        <w:t>()` and `</w:t>
      </w:r>
      <w:proofErr w:type="spellStart"/>
      <w:r>
        <w:t>plt.show</w:t>
      </w:r>
      <w:proofErr w:type="spellEnd"/>
      <w:r>
        <w:t>()`.</w:t>
      </w:r>
    </w:p>
    <w:p w14:paraId="27349EF3" w14:textId="7B15B9CC" w:rsidR="008837DD" w:rsidRDefault="008837DD" w:rsidP="008837DD">
      <w:pPr>
        <w:jc w:val="center"/>
      </w:pPr>
      <w:r>
        <w:rPr>
          <w:noProof/>
          <w14:ligatures w14:val="standardContextual"/>
        </w:rPr>
        <w:drawing>
          <wp:inline distT="0" distB="0" distL="0" distR="0" wp14:anchorId="0B85C165" wp14:editId="255903F4">
            <wp:extent cx="5219700" cy="1314450"/>
            <wp:effectExtent l="0" t="0" r="0" b="0"/>
            <wp:docPr id="549763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63019" name=""/>
                    <pic:cNvPicPr/>
                  </pic:nvPicPr>
                  <pic:blipFill>
                    <a:blip r:embed="rId18"/>
                    <a:stretch>
                      <a:fillRect/>
                    </a:stretch>
                  </pic:blipFill>
                  <pic:spPr>
                    <a:xfrm>
                      <a:off x="0" y="0"/>
                      <a:ext cx="5219700" cy="1314450"/>
                    </a:xfrm>
                    <a:prstGeom prst="rect">
                      <a:avLst/>
                    </a:prstGeom>
                  </pic:spPr>
                </pic:pic>
              </a:graphicData>
            </a:graphic>
          </wp:inline>
        </w:drawing>
      </w:r>
    </w:p>
    <w:p w14:paraId="744AF77E" w14:textId="7D9896A1" w:rsidR="00035A00" w:rsidRPr="00035A00" w:rsidRDefault="00035A00" w:rsidP="00035A00">
      <w:pPr>
        <w:pStyle w:val="Caption"/>
        <w:jc w:val="center"/>
        <w:rPr>
          <w:b/>
          <w:bCs/>
          <w:i w:val="0"/>
          <w:iCs w:val="0"/>
          <w:color w:val="auto"/>
          <w:sz w:val="24"/>
          <w:szCs w:val="24"/>
        </w:rPr>
      </w:pPr>
      <w:bookmarkStart w:id="33" w:name="_Toc139486889"/>
      <w:r w:rsidRPr="00035A00">
        <w:rPr>
          <w:b/>
          <w:bCs/>
          <w:i w:val="0"/>
          <w:iCs w:val="0"/>
          <w:color w:val="auto"/>
          <w:sz w:val="24"/>
          <w:szCs w:val="24"/>
        </w:rPr>
        <w:t xml:space="preserve">Figure </w:t>
      </w:r>
      <w:r w:rsidRPr="00035A00">
        <w:rPr>
          <w:b/>
          <w:bCs/>
          <w:i w:val="0"/>
          <w:iCs w:val="0"/>
          <w:color w:val="auto"/>
          <w:sz w:val="24"/>
          <w:szCs w:val="24"/>
        </w:rPr>
        <w:fldChar w:fldCharType="begin"/>
      </w:r>
      <w:r w:rsidRPr="00035A00">
        <w:rPr>
          <w:b/>
          <w:bCs/>
          <w:i w:val="0"/>
          <w:iCs w:val="0"/>
          <w:color w:val="auto"/>
          <w:sz w:val="24"/>
          <w:szCs w:val="24"/>
        </w:rPr>
        <w:instrText xml:space="preserve"> SEQ Figure \* ARABIC </w:instrText>
      </w:r>
      <w:r w:rsidRPr="00035A00">
        <w:rPr>
          <w:b/>
          <w:bCs/>
          <w:i w:val="0"/>
          <w:iCs w:val="0"/>
          <w:color w:val="auto"/>
          <w:sz w:val="24"/>
          <w:szCs w:val="24"/>
        </w:rPr>
        <w:fldChar w:fldCharType="separate"/>
      </w:r>
      <w:r w:rsidR="00221BC8">
        <w:rPr>
          <w:b/>
          <w:bCs/>
          <w:i w:val="0"/>
          <w:iCs w:val="0"/>
          <w:noProof/>
          <w:color w:val="auto"/>
          <w:sz w:val="24"/>
          <w:szCs w:val="24"/>
        </w:rPr>
        <w:t>8</w:t>
      </w:r>
      <w:r w:rsidRPr="00035A00">
        <w:rPr>
          <w:b/>
          <w:bCs/>
          <w:i w:val="0"/>
          <w:iCs w:val="0"/>
          <w:color w:val="auto"/>
          <w:sz w:val="24"/>
          <w:szCs w:val="24"/>
        </w:rPr>
        <w:fldChar w:fldCharType="end"/>
      </w:r>
      <w:r w:rsidRPr="00035A00">
        <w:rPr>
          <w:b/>
          <w:bCs/>
          <w:i w:val="0"/>
          <w:iCs w:val="0"/>
          <w:color w:val="auto"/>
          <w:sz w:val="24"/>
          <w:szCs w:val="24"/>
        </w:rPr>
        <w:t>: Code to Display Segment Image</w:t>
      </w:r>
      <w:bookmarkEnd w:id="33"/>
    </w:p>
    <w:p w14:paraId="35E2253A" w14:textId="77777777" w:rsidR="00D02CB0" w:rsidRDefault="00D02CB0" w:rsidP="00D02CB0"/>
    <w:p w14:paraId="7F9636E5" w14:textId="37946773" w:rsidR="00D02CB0" w:rsidRDefault="00D02CB0" w:rsidP="00D02CB0">
      <w:r w:rsidRPr="00D02CB0">
        <w:rPr>
          <w:b/>
          <w:bCs/>
        </w:rPr>
        <w:t>6. Repeat for Different Number of Clusters</w:t>
      </w:r>
      <w:r>
        <w:t>: The above steps are repeated for each value of `</w:t>
      </w:r>
      <w:proofErr w:type="spellStart"/>
      <w:r>
        <w:t>n_clusters</w:t>
      </w:r>
      <w:proofErr w:type="spellEnd"/>
      <w:r>
        <w:t>` in the `</w:t>
      </w:r>
      <w:proofErr w:type="spellStart"/>
      <w:r>
        <w:t>n_clusters_values</w:t>
      </w:r>
      <w:proofErr w:type="spellEnd"/>
      <w:r>
        <w:t>` list, resulting in a set of segmented images, each with a different number of clusters.</w:t>
      </w:r>
    </w:p>
    <w:p w14:paraId="3C277171" w14:textId="77777777" w:rsidR="00DC75D5" w:rsidRDefault="00DC75D5" w:rsidP="00D02CB0"/>
    <w:p w14:paraId="2DA188CA" w14:textId="77777777" w:rsidR="00DC75D5" w:rsidRDefault="00DC75D5" w:rsidP="00DC75D5">
      <w:r w:rsidRPr="007D2100">
        <w:rPr>
          <w:b/>
          <w:bCs/>
        </w:rPr>
        <w:t xml:space="preserve">7. Calculation for DBI value: </w:t>
      </w:r>
      <w:r>
        <w:t xml:space="preserve">The generated cluster is now </w:t>
      </w:r>
      <w:r w:rsidRPr="008C29A5">
        <w:t>evaluat</w:t>
      </w:r>
      <w:r>
        <w:t>ing th</w:t>
      </w:r>
      <w:r w:rsidRPr="008C29A5">
        <w:t>e quality of clustering</w:t>
      </w:r>
      <w:r>
        <w:t xml:space="preserve"> using </w:t>
      </w:r>
      <w:r w:rsidRPr="007D2100">
        <w:t>Davies-Bouldin Index (DBI)</w:t>
      </w:r>
      <w:r>
        <w:t>.</w:t>
      </w:r>
    </w:p>
    <w:p w14:paraId="29098427" w14:textId="77777777" w:rsidR="00DC75D5" w:rsidRDefault="00DC75D5" w:rsidP="00DC75D5">
      <w:r>
        <w:rPr>
          <w:noProof/>
          <w14:ligatures w14:val="standardContextual"/>
        </w:rPr>
        <w:drawing>
          <wp:inline distT="0" distB="0" distL="0" distR="0" wp14:anchorId="6E64D81C" wp14:editId="2DC38F67">
            <wp:extent cx="5667375" cy="609600"/>
            <wp:effectExtent l="0" t="0" r="9525" b="0"/>
            <wp:docPr id="1092101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01594" name=""/>
                    <pic:cNvPicPr/>
                  </pic:nvPicPr>
                  <pic:blipFill>
                    <a:blip r:embed="rId19"/>
                    <a:stretch>
                      <a:fillRect/>
                    </a:stretch>
                  </pic:blipFill>
                  <pic:spPr>
                    <a:xfrm>
                      <a:off x="0" y="0"/>
                      <a:ext cx="5667375" cy="609600"/>
                    </a:xfrm>
                    <a:prstGeom prst="rect">
                      <a:avLst/>
                    </a:prstGeom>
                  </pic:spPr>
                </pic:pic>
              </a:graphicData>
            </a:graphic>
          </wp:inline>
        </w:drawing>
      </w:r>
    </w:p>
    <w:p w14:paraId="6D1F8CAE" w14:textId="72C5538B" w:rsidR="00DC75D5" w:rsidRPr="00374239" w:rsidRDefault="00DC75D5" w:rsidP="00DC75D5">
      <w:pPr>
        <w:pStyle w:val="Caption"/>
        <w:jc w:val="center"/>
        <w:rPr>
          <w:b/>
          <w:bCs/>
          <w:i w:val="0"/>
          <w:iCs w:val="0"/>
          <w:color w:val="000000" w:themeColor="text1"/>
          <w:sz w:val="24"/>
          <w:szCs w:val="24"/>
        </w:rPr>
      </w:pPr>
      <w:r w:rsidRPr="00374239">
        <w:rPr>
          <w:b/>
          <w:bCs/>
          <w:i w:val="0"/>
          <w:iCs w:val="0"/>
          <w:color w:val="000000" w:themeColor="text1"/>
          <w:sz w:val="24"/>
          <w:szCs w:val="24"/>
        </w:rPr>
        <w:t xml:space="preserve">Figure </w:t>
      </w:r>
      <w:r w:rsidRPr="00374239">
        <w:rPr>
          <w:b/>
          <w:bCs/>
          <w:i w:val="0"/>
          <w:iCs w:val="0"/>
          <w:color w:val="000000" w:themeColor="text1"/>
          <w:sz w:val="24"/>
          <w:szCs w:val="24"/>
        </w:rPr>
        <w:fldChar w:fldCharType="begin"/>
      </w:r>
      <w:r w:rsidRPr="00374239">
        <w:rPr>
          <w:b/>
          <w:bCs/>
          <w:i w:val="0"/>
          <w:iCs w:val="0"/>
          <w:color w:val="000000" w:themeColor="text1"/>
          <w:sz w:val="24"/>
          <w:szCs w:val="24"/>
        </w:rPr>
        <w:instrText xml:space="preserve"> SEQ Figure \* ARABIC </w:instrText>
      </w:r>
      <w:r w:rsidRPr="00374239">
        <w:rPr>
          <w:b/>
          <w:bCs/>
          <w:i w:val="0"/>
          <w:iCs w:val="0"/>
          <w:color w:val="000000" w:themeColor="text1"/>
          <w:sz w:val="24"/>
          <w:szCs w:val="24"/>
        </w:rPr>
        <w:fldChar w:fldCharType="separate"/>
      </w:r>
      <w:r w:rsidR="00221BC8">
        <w:rPr>
          <w:b/>
          <w:bCs/>
          <w:i w:val="0"/>
          <w:iCs w:val="0"/>
          <w:noProof/>
          <w:color w:val="000000" w:themeColor="text1"/>
          <w:sz w:val="24"/>
          <w:szCs w:val="24"/>
        </w:rPr>
        <w:t>9</w:t>
      </w:r>
      <w:r w:rsidRPr="00374239">
        <w:rPr>
          <w:b/>
          <w:bCs/>
          <w:i w:val="0"/>
          <w:iCs w:val="0"/>
          <w:color w:val="000000" w:themeColor="text1"/>
          <w:sz w:val="24"/>
          <w:szCs w:val="24"/>
        </w:rPr>
        <w:fldChar w:fldCharType="end"/>
      </w:r>
      <w:r w:rsidRPr="00374239">
        <w:rPr>
          <w:b/>
          <w:bCs/>
          <w:i w:val="0"/>
          <w:iCs w:val="0"/>
          <w:color w:val="000000" w:themeColor="text1"/>
          <w:sz w:val="24"/>
          <w:szCs w:val="24"/>
        </w:rPr>
        <w:t>: Code for DBI Calculation</w:t>
      </w:r>
    </w:p>
    <w:p w14:paraId="070A350B" w14:textId="77777777" w:rsidR="00DC75D5" w:rsidRDefault="00DC75D5" w:rsidP="00D02CB0"/>
    <w:p w14:paraId="5F379AD1" w14:textId="53516830" w:rsidR="00D02CB0" w:rsidRDefault="00D02CB0" w:rsidP="00D02CB0">
      <w:r>
        <w:lastRenderedPageBreak/>
        <w:t>The segmented images visually represent different regions or objects in the original image, where each segment corresponds to a cluster. The number of clusters determines the level of detail in the segmentation, with more clusters providing finer segmentation.</w:t>
      </w:r>
    </w:p>
    <w:p w14:paraId="08755203" w14:textId="1EF0E1E1" w:rsidR="009E156B" w:rsidRDefault="00D02CB0" w:rsidP="00D02CB0">
      <w:r>
        <w:t>By analyzing the segmented images for different numbers of clusters, you can observe how the image segmentation results vary based on the chosen number of clusters. This helps in determining the optimal number of clusters for a particular image or application.</w:t>
      </w:r>
    </w:p>
    <w:p w14:paraId="5E9BBCF4" w14:textId="77777777" w:rsidR="00D02CB0" w:rsidRPr="009E156B" w:rsidRDefault="00D02CB0" w:rsidP="00D02CB0"/>
    <w:p w14:paraId="3CD116DF" w14:textId="206CEE54" w:rsidR="00045B9F" w:rsidRDefault="00045B9F" w:rsidP="00045B9F">
      <w:pPr>
        <w:pStyle w:val="Heading2"/>
        <w:rPr>
          <w:rFonts w:ascii="Times New Roman" w:hAnsi="Times New Roman" w:cs="Times New Roman"/>
          <w:b/>
          <w:bCs/>
          <w:color w:val="000000" w:themeColor="text1"/>
          <w:sz w:val="28"/>
          <w:szCs w:val="28"/>
        </w:rPr>
      </w:pPr>
      <w:bookmarkStart w:id="34" w:name="_Toc139506513"/>
      <w:r w:rsidRPr="00045B9F">
        <w:rPr>
          <w:rFonts w:ascii="Times New Roman" w:hAnsi="Times New Roman" w:cs="Times New Roman"/>
          <w:b/>
          <w:bCs/>
          <w:color w:val="000000" w:themeColor="text1"/>
          <w:sz w:val="28"/>
          <w:szCs w:val="28"/>
        </w:rPr>
        <w:t>4.2 Result Analysis</w:t>
      </w:r>
      <w:bookmarkEnd w:id="34"/>
    </w:p>
    <w:p w14:paraId="419A4D99" w14:textId="7C98D0F7" w:rsidR="00B20AA9" w:rsidRDefault="004A2D88" w:rsidP="00B20AA9">
      <w:r>
        <w:t>A mammographic image with malignant tumor is fed as an input. After applying k-means clustering algorithm with a</w:t>
      </w:r>
      <w:r w:rsidR="00254BD0">
        <w:t xml:space="preserve"> list of value of number of clusters we get the output with corresponding numbers of segments as cluster. </w:t>
      </w:r>
    </w:p>
    <w:p w14:paraId="68D1BD2F" w14:textId="0D957E48" w:rsidR="00254BD0" w:rsidRDefault="00254BD0" w:rsidP="00B20AA9">
      <w:r>
        <w:t>The following image shows the input as well as output image:</w:t>
      </w:r>
    </w:p>
    <w:p w14:paraId="7B565BDD" w14:textId="2380B17C" w:rsidR="00254BD0" w:rsidRDefault="00254BD0" w:rsidP="00254BD0">
      <w:pPr>
        <w:jc w:val="center"/>
      </w:pPr>
      <w:r>
        <w:rPr>
          <w:noProof/>
          <w14:ligatures w14:val="standardContextual"/>
        </w:rPr>
        <w:drawing>
          <wp:inline distT="0" distB="0" distL="0" distR="0" wp14:anchorId="1B25B332" wp14:editId="10585424">
            <wp:extent cx="4057650" cy="3276600"/>
            <wp:effectExtent l="0" t="0" r="0" b="0"/>
            <wp:docPr id="1859414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414821" name=""/>
                    <pic:cNvPicPr/>
                  </pic:nvPicPr>
                  <pic:blipFill>
                    <a:blip r:embed="rId20"/>
                    <a:stretch>
                      <a:fillRect/>
                    </a:stretch>
                  </pic:blipFill>
                  <pic:spPr>
                    <a:xfrm>
                      <a:off x="0" y="0"/>
                      <a:ext cx="4057650" cy="3276600"/>
                    </a:xfrm>
                    <a:prstGeom prst="rect">
                      <a:avLst/>
                    </a:prstGeom>
                  </pic:spPr>
                </pic:pic>
              </a:graphicData>
            </a:graphic>
          </wp:inline>
        </w:drawing>
      </w:r>
    </w:p>
    <w:p w14:paraId="58A52828" w14:textId="2A189248" w:rsidR="00254BD0" w:rsidRDefault="00254BD0" w:rsidP="00254BD0">
      <w:pPr>
        <w:pStyle w:val="Caption"/>
        <w:jc w:val="center"/>
        <w:rPr>
          <w:b/>
          <w:bCs/>
          <w:i w:val="0"/>
          <w:iCs w:val="0"/>
          <w:color w:val="auto"/>
          <w:sz w:val="24"/>
          <w:szCs w:val="24"/>
        </w:rPr>
      </w:pPr>
      <w:bookmarkStart w:id="35" w:name="_Toc139486890"/>
      <w:r w:rsidRPr="00254BD0">
        <w:rPr>
          <w:b/>
          <w:bCs/>
          <w:i w:val="0"/>
          <w:iCs w:val="0"/>
          <w:color w:val="auto"/>
          <w:sz w:val="24"/>
          <w:szCs w:val="24"/>
        </w:rPr>
        <w:t xml:space="preserve">Figure </w:t>
      </w:r>
      <w:r w:rsidRPr="00254BD0">
        <w:rPr>
          <w:b/>
          <w:bCs/>
          <w:i w:val="0"/>
          <w:iCs w:val="0"/>
          <w:color w:val="auto"/>
          <w:sz w:val="24"/>
          <w:szCs w:val="24"/>
        </w:rPr>
        <w:fldChar w:fldCharType="begin"/>
      </w:r>
      <w:r w:rsidRPr="00254BD0">
        <w:rPr>
          <w:b/>
          <w:bCs/>
          <w:i w:val="0"/>
          <w:iCs w:val="0"/>
          <w:color w:val="auto"/>
          <w:sz w:val="24"/>
          <w:szCs w:val="24"/>
        </w:rPr>
        <w:instrText xml:space="preserve"> SEQ Figure \* ARABIC </w:instrText>
      </w:r>
      <w:r w:rsidRPr="00254BD0">
        <w:rPr>
          <w:b/>
          <w:bCs/>
          <w:i w:val="0"/>
          <w:iCs w:val="0"/>
          <w:color w:val="auto"/>
          <w:sz w:val="24"/>
          <w:szCs w:val="24"/>
        </w:rPr>
        <w:fldChar w:fldCharType="separate"/>
      </w:r>
      <w:r w:rsidR="00221BC8">
        <w:rPr>
          <w:b/>
          <w:bCs/>
          <w:i w:val="0"/>
          <w:iCs w:val="0"/>
          <w:noProof/>
          <w:color w:val="auto"/>
          <w:sz w:val="24"/>
          <w:szCs w:val="24"/>
        </w:rPr>
        <w:t>10</w:t>
      </w:r>
      <w:r w:rsidRPr="00254BD0">
        <w:rPr>
          <w:b/>
          <w:bCs/>
          <w:i w:val="0"/>
          <w:iCs w:val="0"/>
          <w:color w:val="auto"/>
          <w:sz w:val="24"/>
          <w:szCs w:val="24"/>
        </w:rPr>
        <w:fldChar w:fldCharType="end"/>
      </w:r>
      <w:r w:rsidRPr="00254BD0">
        <w:rPr>
          <w:b/>
          <w:bCs/>
          <w:i w:val="0"/>
          <w:iCs w:val="0"/>
          <w:color w:val="auto"/>
          <w:sz w:val="24"/>
          <w:szCs w:val="24"/>
        </w:rPr>
        <w:t>: Input Image</w:t>
      </w:r>
      <w:bookmarkEnd w:id="35"/>
    </w:p>
    <w:p w14:paraId="1627F020" w14:textId="4DD9FA51" w:rsidR="007D123F" w:rsidRPr="007D123F" w:rsidRDefault="007D123F" w:rsidP="007D123F">
      <w:pPr>
        <w:jc w:val="center"/>
      </w:pPr>
    </w:p>
    <w:p w14:paraId="36DE9CDE" w14:textId="77777777" w:rsidR="00254BD0" w:rsidRDefault="00254BD0" w:rsidP="00254BD0"/>
    <w:p w14:paraId="26A79F4E" w14:textId="3E64D5DC" w:rsidR="00254BD0" w:rsidRDefault="00254BD0" w:rsidP="007D123F">
      <w:pPr>
        <w:jc w:val="center"/>
      </w:pPr>
    </w:p>
    <w:p w14:paraId="2CAADFFA" w14:textId="7759F9C5" w:rsidR="00254BD0" w:rsidRDefault="00254BD0" w:rsidP="007D123F">
      <w:pPr>
        <w:jc w:val="center"/>
      </w:pPr>
    </w:p>
    <w:p w14:paraId="47B84FD4" w14:textId="77777777" w:rsidR="00DC75D5" w:rsidRDefault="00DC75D5" w:rsidP="00DC75D5">
      <w:pPr>
        <w:jc w:val="center"/>
      </w:pPr>
      <w:r>
        <w:rPr>
          <w:noProof/>
          <w14:ligatures w14:val="standardContextual"/>
        </w:rPr>
        <w:lastRenderedPageBreak/>
        <w:drawing>
          <wp:inline distT="0" distB="0" distL="0" distR="0" wp14:anchorId="497DFFE5" wp14:editId="489D106E">
            <wp:extent cx="4591849" cy="2537291"/>
            <wp:effectExtent l="0" t="0" r="0" b="0"/>
            <wp:docPr id="165144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44219" name=""/>
                    <pic:cNvPicPr/>
                  </pic:nvPicPr>
                  <pic:blipFill>
                    <a:blip r:embed="rId21"/>
                    <a:stretch>
                      <a:fillRect/>
                    </a:stretch>
                  </pic:blipFill>
                  <pic:spPr>
                    <a:xfrm>
                      <a:off x="0" y="0"/>
                      <a:ext cx="4625768" cy="2556033"/>
                    </a:xfrm>
                    <a:prstGeom prst="rect">
                      <a:avLst/>
                    </a:prstGeom>
                  </pic:spPr>
                </pic:pic>
              </a:graphicData>
            </a:graphic>
          </wp:inline>
        </w:drawing>
      </w:r>
    </w:p>
    <w:p w14:paraId="04DB4891" w14:textId="77777777" w:rsidR="00DC75D5" w:rsidRDefault="00DC75D5" w:rsidP="00DC75D5">
      <w:pPr>
        <w:jc w:val="center"/>
      </w:pPr>
      <w:r>
        <w:rPr>
          <w:noProof/>
          <w14:ligatures w14:val="standardContextual"/>
        </w:rPr>
        <w:drawing>
          <wp:inline distT="0" distB="0" distL="0" distR="0" wp14:anchorId="772FEA27" wp14:editId="0436C147">
            <wp:extent cx="4916384" cy="2782274"/>
            <wp:effectExtent l="0" t="0" r="0" b="0"/>
            <wp:docPr id="98224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24347" name=""/>
                    <pic:cNvPicPr/>
                  </pic:nvPicPr>
                  <pic:blipFill>
                    <a:blip r:embed="rId22"/>
                    <a:stretch>
                      <a:fillRect/>
                    </a:stretch>
                  </pic:blipFill>
                  <pic:spPr>
                    <a:xfrm>
                      <a:off x="0" y="0"/>
                      <a:ext cx="4927723" cy="2788691"/>
                    </a:xfrm>
                    <a:prstGeom prst="rect">
                      <a:avLst/>
                    </a:prstGeom>
                  </pic:spPr>
                </pic:pic>
              </a:graphicData>
            </a:graphic>
          </wp:inline>
        </w:drawing>
      </w:r>
    </w:p>
    <w:p w14:paraId="6B7BA044" w14:textId="77777777" w:rsidR="00DC75D5" w:rsidRDefault="00DC75D5" w:rsidP="00DC75D5">
      <w:pPr>
        <w:jc w:val="center"/>
      </w:pPr>
      <w:r>
        <w:rPr>
          <w:noProof/>
          <w14:ligatures w14:val="standardContextual"/>
        </w:rPr>
        <w:drawing>
          <wp:inline distT="0" distB="0" distL="0" distR="0" wp14:anchorId="43A16296" wp14:editId="214FEB43">
            <wp:extent cx="4736508" cy="2541319"/>
            <wp:effectExtent l="0" t="0" r="6985" b="0"/>
            <wp:docPr id="1540706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06854" name=""/>
                    <pic:cNvPicPr/>
                  </pic:nvPicPr>
                  <pic:blipFill>
                    <a:blip r:embed="rId23"/>
                    <a:stretch>
                      <a:fillRect/>
                    </a:stretch>
                  </pic:blipFill>
                  <pic:spPr>
                    <a:xfrm>
                      <a:off x="0" y="0"/>
                      <a:ext cx="4736508" cy="2541319"/>
                    </a:xfrm>
                    <a:prstGeom prst="rect">
                      <a:avLst/>
                    </a:prstGeom>
                  </pic:spPr>
                </pic:pic>
              </a:graphicData>
            </a:graphic>
          </wp:inline>
        </w:drawing>
      </w:r>
    </w:p>
    <w:p w14:paraId="00C03663" w14:textId="77777777" w:rsidR="00DC75D5" w:rsidRDefault="00DC75D5" w:rsidP="00DC75D5">
      <w:pPr>
        <w:jc w:val="center"/>
      </w:pPr>
      <w:r>
        <w:rPr>
          <w:noProof/>
          <w14:ligatures w14:val="standardContextual"/>
        </w:rPr>
        <w:lastRenderedPageBreak/>
        <w:drawing>
          <wp:inline distT="0" distB="0" distL="0" distR="0" wp14:anchorId="120129DB" wp14:editId="51AF7918">
            <wp:extent cx="4346369" cy="2361249"/>
            <wp:effectExtent l="0" t="0" r="0" b="1270"/>
            <wp:docPr id="1409806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806081" name=""/>
                    <pic:cNvPicPr/>
                  </pic:nvPicPr>
                  <pic:blipFill>
                    <a:blip r:embed="rId24"/>
                    <a:stretch>
                      <a:fillRect/>
                    </a:stretch>
                  </pic:blipFill>
                  <pic:spPr>
                    <a:xfrm>
                      <a:off x="0" y="0"/>
                      <a:ext cx="4361601" cy="2369524"/>
                    </a:xfrm>
                    <a:prstGeom prst="rect">
                      <a:avLst/>
                    </a:prstGeom>
                  </pic:spPr>
                </pic:pic>
              </a:graphicData>
            </a:graphic>
          </wp:inline>
        </w:drawing>
      </w:r>
    </w:p>
    <w:p w14:paraId="68F313CF" w14:textId="77777777" w:rsidR="00DC75D5" w:rsidRDefault="00DC75D5" w:rsidP="00DC75D5"/>
    <w:p w14:paraId="071B9DB6" w14:textId="53E3C467" w:rsidR="00DC75D5" w:rsidRPr="00DC75D5" w:rsidRDefault="00DC75D5" w:rsidP="00DC75D5">
      <w:pPr>
        <w:jc w:val="center"/>
      </w:pPr>
      <w:r>
        <w:rPr>
          <w:noProof/>
          <w14:ligatures w14:val="standardContextual"/>
        </w:rPr>
        <w:drawing>
          <wp:inline distT="0" distB="0" distL="0" distR="0" wp14:anchorId="53C572F2" wp14:editId="58D796F6">
            <wp:extent cx="4572000" cy="2469173"/>
            <wp:effectExtent l="0" t="0" r="0" b="7620"/>
            <wp:docPr id="979654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654782" name=""/>
                    <pic:cNvPicPr/>
                  </pic:nvPicPr>
                  <pic:blipFill>
                    <a:blip r:embed="rId25"/>
                    <a:stretch>
                      <a:fillRect/>
                    </a:stretch>
                  </pic:blipFill>
                  <pic:spPr>
                    <a:xfrm>
                      <a:off x="0" y="0"/>
                      <a:ext cx="4578859" cy="2472877"/>
                    </a:xfrm>
                    <a:prstGeom prst="rect">
                      <a:avLst/>
                    </a:prstGeom>
                  </pic:spPr>
                </pic:pic>
              </a:graphicData>
            </a:graphic>
          </wp:inline>
        </w:drawing>
      </w:r>
    </w:p>
    <w:p w14:paraId="0AC80256" w14:textId="14EC28D5" w:rsidR="00254BD0" w:rsidRDefault="00254BD0" w:rsidP="00DC75D5">
      <w:pPr>
        <w:pStyle w:val="Caption"/>
        <w:jc w:val="center"/>
        <w:rPr>
          <w:b/>
          <w:bCs/>
          <w:i w:val="0"/>
          <w:iCs w:val="0"/>
          <w:color w:val="auto"/>
          <w:sz w:val="24"/>
          <w:szCs w:val="24"/>
        </w:rPr>
      </w:pPr>
      <w:bookmarkStart w:id="36" w:name="_Toc139486891"/>
      <w:r w:rsidRPr="00254BD0">
        <w:rPr>
          <w:b/>
          <w:bCs/>
          <w:i w:val="0"/>
          <w:iCs w:val="0"/>
          <w:color w:val="auto"/>
          <w:sz w:val="24"/>
          <w:szCs w:val="24"/>
        </w:rPr>
        <w:t xml:space="preserve">Figure </w:t>
      </w:r>
      <w:r w:rsidRPr="00254BD0">
        <w:rPr>
          <w:b/>
          <w:bCs/>
          <w:i w:val="0"/>
          <w:iCs w:val="0"/>
          <w:color w:val="auto"/>
          <w:sz w:val="24"/>
          <w:szCs w:val="24"/>
        </w:rPr>
        <w:fldChar w:fldCharType="begin"/>
      </w:r>
      <w:r w:rsidRPr="00254BD0">
        <w:rPr>
          <w:b/>
          <w:bCs/>
          <w:i w:val="0"/>
          <w:iCs w:val="0"/>
          <w:color w:val="auto"/>
          <w:sz w:val="24"/>
          <w:szCs w:val="24"/>
        </w:rPr>
        <w:instrText xml:space="preserve"> SEQ Figure \* ARABIC </w:instrText>
      </w:r>
      <w:r w:rsidRPr="00254BD0">
        <w:rPr>
          <w:b/>
          <w:bCs/>
          <w:i w:val="0"/>
          <w:iCs w:val="0"/>
          <w:color w:val="auto"/>
          <w:sz w:val="24"/>
          <w:szCs w:val="24"/>
        </w:rPr>
        <w:fldChar w:fldCharType="separate"/>
      </w:r>
      <w:r w:rsidR="00221BC8">
        <w:rPr>
          <w:b/>
          <w:bCs/>
          <w:i w:val="0"/>
          <w:iCs w:val="0"/>
          <w:noProof/>
          <w:color w:val="auto"/>
          <w:sz w:val="24"/>
          <w:szCs w:val="24"/>
        </w:rPr>
        <w:t>11</w:t>
      </w:r>
      <w:r w:rsidRPr="00254BD0">
        <w:rPr>
          <w:b/>
          <w:bCs/>
          <w:i w:val="0"/>
          <w:iCs w:val="0"/>
          <w:color w:val="auto"/>
          <w:sz w:val="24"/>
          <w:szCs w:val="24"/>
        </w:rPr>
        <w:fldChar w:fldCharType="end"/>
      </w:r>
      <w:r w:rsidRPr="00254BD0">
        <w:rPr>
          <w:b/>
          <w:bCs/>
          <w:i w:val="0"/>
          <w:iCs w:val="0"/>
          <w:color w:val="auto"/>
          <w:sz w:val="24"/>
          <w:szCs w:val="24"/>
        </w:rPr>
        <w:t>: Output Image Segment</w:t>
      </w:r>
      <w:bookmarkEnd w:id="36"/>
    </w:p>
    <w:p w14:paraId="73C88ABB" w14:textId="77777777" w:rsidR="00254BD0" w:rsidRDefault="00254BD0" w:rsidP="00254BD0"/>
    <w:p w14:paraId="2402F4D9" w14:textId="26F5B959" w:rsidR="001D14DB" w:rsidRDefault="00254BD0" w:rsidP="001D14DB">
      <w:r>
        <w:t>Here we can c</w:t>
      </w:r>
      <w:r w:rsidR="001D14DB">
        <w:t>l</w:t>
      </w:r>
      <w:r>
        <w:t>ear</w:t>
      </w:r>
      <w:r w:rsidR="001D14DB">
        <w:t>l</w:t>
      </w:r>
      <w:r>
        <w:t>y observe that t</w:t>
      </w:r>
      <w:r w:rsidR="001D14DB">
        <w:t>he number of segmentations is directly depended on the number value of cluster(k). More the number of clusters more segmentation and vice versa. The effectiveness of K-means clustering for image segmentation depends on various factors, including the nature of the image, the choice of features, and the selection of the number of clusters.</w:t>
      </w:r>
    </w:p>
    <w:p w14:paraId="04489CF8" w14:textId="77777777" w:rsidR="00DC75D5" w:rsidRDefault="00DC75D5" w:rsidP="001D14DB"/>
    <w:p w14:paraId="5F126ECF" w14:textId="6BA2F925" w:rsidR="001D14DB" w:rsidRDefault="001D14DB" w:rsidP="00254BD0">
      <w:r>
        <w:t>By varying the number of clusters, the level of detail and granularity in the segmentation results</w:t>
      </w:r>
      <w:r w:rsidR="008837DD">
        <w:t xml:space="preserve"> is controlled</w:t>
      </w:r>
      <w:r>
        <w:t>. I</w:t>
      </w:r>
      <w:r w:rsidR="008837DD">
        <w:t xml:space="preserve">t </w:t>
      </w:r>
      <w:r>
        <w:t>helps a medical person to accurately detects the cancer effectively</w:t>
      </w:r>
      <w:r w:rsidR="008837DD">
        <w:t xml:space="preserve"> with the proper segment of the mammographic image.</w:t>
      </w:r>
    </w:p>
    <w:p w14:paraId="17A2741D" w14:textId="77777777" w:rsidR="00DC75D5" w:rsidRDefault="00DC75D5" w:rsidP="00254BD0"/>
    <w:p w14:paraId="1FA162D8" w14:textId="15948FA4" w:rsidR="00DC75D5" w:rsidRDefault="00DC75D5" w:rsidP="00DC75D5">
      <w:r>
        <w:lastRenderedPageBreak/>
        <w:t>DBI</w:t>
      </w:r>
      <w:r>
        <w:fldChar w:fldCharType="begin" w:fldLock="1"/>
      </w:r>
      <w:r>
        <w:instrText>ADDIN CSL_CITATION {"citationItems":[{"id":"ITEM-1","itemData":{"DOI":"10.1109/ICCMC48092.2020.ICCMC-00057","ISBN":" VO  -","author":[{"dropping-particle":"","family":"Singh","given":"A K","non-dropping-particle":"","parse-names":false,"suffix":""},{"dropping-particle":"","family":"Mittal","given":"S","non-dropping-particle":"","parse-names":false,"suffix":""},{"dropping-particle":"","family":"Malhotra","given":"P","non-dropping-particle":"","parse-names":false,"suffix":""},{"dropping-particle":"V","family":"Srivastava","given":"Y","non-dropping-particle":"","parse-names":false,"suffix":""}],"container-title":"2020 Fourth International Conference on Computing Methodologies and Communication (ICCMC)","id":"ITEM-1","issued":{"date-parts":[["2020"]]},"page":"306-310","title":"Clustering Evaluation by Davies-Bouldin Index(DBI) in Cereal data using K-Means","type":"paper-conference"},"uris":["http://www.mendeley.com/documents/?uuid=f84fa16e-1160-413c-b469-6ff88aa10dfc"]}],"mendeley":{"formattedCitation":"[7]","plainTextFormattedCitation":"[7]"},"properties":{"noteIndex":0},"schema":"https://github.com/citation-style-language/schema/raw/master/csl-citation.json"}</w:instrText>
      </w:r>
      <w:r>
        <w:fldChar w:fldCharType="separate"/>
      </w:r>
      <w:r w:rsidRPr="00DC75D5">
        <w:rPr>
          <w:noProof/>
        </w:rPr>
        <w:t>[7]</w:t>
      </w:r>
      <w:r>
        <w:fldChar w:fldCharType="end"/>
      </w:r>
      <w:r>
        <w:t xml:space="preserve"> </w:t>
      </w:r>
      <w:r w:rsidRPr="008C29A5">
        <w:t>is a metric used to evaluate the quality of clustering in unsupervised machine learning tasks. It measures the compactness and separation of clusters, helping to determine how well-separated the clusters are and how tight the cluster members are within each cluster.</w:t>
      </w:r>
      <w:r>
        <w:t xml:space="preserve"> </w:t>
      </w:r>
      <w:r w:rsidRPr="00DC75D5">
        <w:t>The DBI score is computed as the average similarity between each cluster and its most similar neighboring cluster. A lower DBI score suggests better-defined and well-separated clusters, while a higher score indicates less effective clustering.</w:t>
      </w:r>
    </w:p>
    <w:p w14:paraId="408428F8" w14:textId="77777777" w:rsidR="00DC75D5" w:rsidRDefault="00DC75D5" w:rsidP="00DC75D5"/>
    <w:p w14:paraId="789DB290" w14:textId="77777777" w:rsidR="00DC75D5" w:rsidRDefault="00DC75D5" w:rsidP="00DC75D5"/>
    <w:p w14:paraId="07DA5495" w14:textId="77777777" w:rsidR="00DC75D5" w:rsidRDefault="00DC75D5" w:rsidP="00DC75D5"/>
    <w:p w14:paraId="2FF2EF82" w14:textId="77777777" w:rsidR="00DC75D5" w:rsidRDefault="00DC75D5" w:rsidP="00DC75D5"/>
    <w:p w14:paraId="122A1689" w14:textId="77777777" w:rsidR="00DC75D5" w:rsidRDefault="00DC75D5" w:rsidP="00DC75D5"/>
    <w:p w14:paraId="2350E1C7" w14:textId="77777777" w:rsidR="00DC75D5" w:rsidRDefault="00DC75D5" w:rsidP="00DC75D5"/>
    <w:p w14:paraId="1BB5B1AF" w14:textId="77777777" w:rsidR="00DC75D5" w:rsidRDefault="00DC75D5" w:rsidP="00DC75D5"/>
    <w:p w14:paraId="3833A2AA" w14:textId="77777777" w:rsidR="00DC75D5" w:rsidRDefault="00DC75D5" w:rsidP="00DC75D5"/>
    <w:p w14:paraId="45A2D6F6" w14:textId="77777777" w:rsidR="00DC75D5" w:rsidRPr="00254BD0" w:rsidRDefault="00DC75D5" w:rsidP="00DC75D5"/>
    <w:p w14:paraId="645035A7" w14:textId="77777777" w:rsidR="00DC75D5" w:rsidRPr="00254BD0" w:rsidRDefault="00DC75D5" w:rsidP="00254BD0"/>
    <w:p w14:paraId="246411E8" w14:textId="77777777" w:rsidR="00B20AA9" w:rsidRDefault="00B20AA9" w:rsidP="00B20AA9"/>
    <w:p w14:paraId="175E153B" w14:textId="77777777" w:rsidR="00B20AA9" w:rsidRDefault="00B20AA9" w:rsidP="00B20AA9"/>
    <w:p w14:paraId="22A6B192" w14:textId="77777777" w:rsidR="00BF45B9" w:rsidRDefault="00BF45B9" w:rsidP="00B20AA9"/>
    <w:p w14:paraId="71F91FCA" w14:textId="77777777" w:rsidR="00BF45B9" w:rsidRDefault="00BF45B9" w:rsidP="00B20AA9"/>
    <w:p w14:paraId="7C8066C7" w14:textId="77777777" w:rsidR="00BF45B9" w:rsidRDefault="00BF45B9" w:rsidP="00B20AA9"/>
    <w:p w14:paraId="480F83E9" w14:textId="77777777" w:rsidR="00BF45B9" w:rsidRDefault="00BF45B9" w:rsidP="00B20AA9"/>
    <w:p w14:paraId="08775742" w14:textId="77777777" w:rsidR="00BF45B9" w:rsidRDefault="00BF45B9" w:rsidP="00B20AA9"/>
    <w:p w14:paraId="197360BC" w14:textId="77777777" w:rsidR="00BF45B9" w:rsidRDefault="00BF45B9" w:rsidP="00B20AA9"/>
    <w:p w14:paraId="062E9EA3" w14:textId="77777777" w:rsidR="00BF45B9" w:rsidRDefault="00BF45B9" w:rsidP="00B20AA9"/>
    <w:p w14:paraId="49442ECA" w14:textId="77777777" w:rsidR="00BF45B9" w:rsidRDefault="00BF45B9" w:rsidP="00B20AA9"/>
    <w:p w14:paraId="7424453B" w14:textId="77777777" w:rsidR="00BF45B9" w:rsidRDefault="00BF45B9" w:rsidP="00B20AA9"/>
    <w:p w14:paraId="2AAE070E" w14:textId="77777777" w:rsidR="00BF45B9" w:rsidRDefault="00BF45B9" w:rsidP="00B20AA9"/>
    <w:p w14:paraId="0167C86C" w14:textId="77777777" w:rsidR="00BF45B9" w:rsidRDefault="00BF45B9" w:rsidP="00B20AA9"/>
    <w:p w14:paraId="51D6C4EB" w14:textId="77777777" w:rsidR="00BF45B9" w:rsidRDefault="00BF45B9" w:rsidP="00B20AA9"/>
    <w:p w14:paraId="604DFBA8" w14:textId="092B3703" w:rsidR="00EB170B" w:rsidRPr="00093F11" w:rsidRDefault="001332BC" w:rsidP="003E7518">
      <w:pPr>
        <w:pStyle w:val="Heading1"/>
        <w:jc w:val="center"/>
        <w:rPr>
          <w:rFonts w:ascii="Times New Roman" w:hAnsi="Times New Roman" w:cs="Times New Roman"/>
          <w:b/>
          <w:bCs/>
          <w:color w:val="000000" w:themeColor="text1"/>
        </w:rPr>
      </w:pPr>
      <w:bookmarkStart w:id="37" w:name="_Toc139506514"/>
      <w:r w:rsidRPr="00A90755">
        <w:rPr>
          <w:rFonts w:ascii="Times New Roman" w:hAnsi="Times New Roman" w:cs="Times New Roman"/>
          <w:b/>
          <w:bCs/>
          <w:color w:val="000000" w:themeColor="text1"/>
        </w:rPr>
        <w:lastRenderedPageBreak/>
        <w:t xml:space="preserve">Chapter 5: </w:t>
      </w:r>
      <w:r w:rsidR="00C109C3" w:rsidRPr="00A90755">
        <w:rPr>
          <w:rFonts w:ascii="Times New Roman" w:hAnsi="Times New Roman" w:cs="Times New Roman"/>
          <w:b/>
          <w:bCs/>
          <w:color w:val="000000" w:themeColor="text1"/>
        </w:rPr>
        <w:t>Conclusion</w:t>
      </w:r>
      <w:r w:rsidR="00EB170B">
        <w:rPr>
          <w:rFonts w:ascii="Times New Roman" w:hAnsi="Times New Roman" w:cs="Times New Roman"/>
          <w:b/>
          <w:bCs/>
          <w:color w:val="000000" w:themeColor="text1"/>
        </w:rPr>
        <w:t xml:space="preserve"> and Future </w:t>
      </w:r>
      <w:r w:rsidR="00D02CB0">
        <w:rPr>
          <w:rFonts w:ascii="Times New Roman" w:hAnsi="Times New Roman" w:cs="Times New Roman"/>
          <w:b/>
          <w:bCs/>
          <w:color w:val="000000" w:themeColor="text1"/>
        </w:rPr>
        <w:t>Recommendations</w:t>
      </w:r>
      <w:bookmarkEnd w:id="37"/>
    </w:p>
    <w:p w14:paraId="29FABEE3" w14:textId="68DBB7BA" w:rsidR="00093F11" w:rsidRDefault="00093F11" w:rsidP="00093F11">
      <w:pPr>
        <w:pStyle w:val="Heading2"/>
        <w:rPr>
          <w:rFonts w:ascii="Times New Roman" w:hAnsi="Times New Roman" w:cs="Times New Roman"/>
          <w:b/>
          <w:bCs/>
          <w:color w:val="auto"/>
          <w:sz w:val="28"/>
          <w:szCs w:val="28"/>
        </w:rPr>
      </w:pPr>
      <w:bookmarkStart w:id="38" w:name="_Toc139506515"/>
      <w:r w:rsidRPr="00093F11">
        <w:rPr>
          <w:rFonts w:ascii="Times New Roman" w:hAnsi="Times New Roman" w:cs="Times New Roman"/>
          <w:b/>
          <w:bCs/>
          <w:color w:val="auto"/>
          <w:sz w:val="28"/>
          <w:szCs w:val="28"/>
        </w:rPr>
        <w:t>5.1 Conclusion</w:t>
      </w:r>
      <w:bookmarkEnd w:id="38"/>
    </w:p>
    <w:p w14:paraId="12426294" w14:textId="3BD4410E" w:rsidR="00BF45B9" w:rsidRDefault="00093F11" w:rsidP="00093F11">
      <w:r w:rsidRPr="00093F11">
        <w:t>In conclusion, the K-means clustering algorithm has proven to be a valuable and widely used technique for image segmentation in the field of computer vision. It offers a straightforward and intuitive approach to partitioning an image into meaningful regions based on pixel similarity. While the algorithm has its limitations, such as sensitivity to initialization and assumptions of equal-sized clusters, researchers have proposed various enhancements and adaptations to overcome these challenges. Incorporating additional features, spatial information, and hybridizing with deep learning approaches have further improved the segmentation accuracy and robustness. The versatility and effectiveness of the K-means clustering algorithm make it a valuable tool for a medical image analysis. As research in image segmentation continues to evolve, the K-means clustering algorithm serves as a foundational technique that provides insights and paves the way for further advancements in the field.</w:t>
      </w:r>
    </w:p>
    <w:p w14:paraId="5B13AB37" w14:textId="77777777" w:rsidR="006E442C" w:rsidRPr="00093F11" w:rsidRDefault="006E442C" w:rsidP="00093F11"/>
    <w:p w14:paraId="46DD061B" w14:textId="2769A0C1" w:rsidR="00093F11" w:rsidRPr="00093F11" w:rsidRDefault="00093F11" w:rsidP="00093F11">
      <w:pPr>
        <w:pStyle w:val="Heading2"/>
        <w:rPr>
          <w:rFonts w:ascii="Times New Roman" w:hAnsi="Times New Roman" w:cs="Times New Roman"/>
          <w:b/>
          <w:bCs/>
          <w:color w:val="000000" w:themeColor="text1"/>
          <w:sz w:val="28"/>
          <w:szCs w:val="28"/>
        </w:rPr>
      </w:pPr>
      <w:bookmarkStart w:id="39" w:name="_Toc139506516"/>
      <w:r w:rsidRPr="00093F11">
        <w:rPr>
          <w:rFonts w:ascii="Times New Roman" w:hAnsi="Times New Roman" w:cs="Times New Roman"/>
          <w:b/>
          <w:bCs/>
          <w:color w:val="000000" w:themeColor="text1"/>
          <w:sz w:val="28"/>
          <w:szCs w:val="28"/>
        </w:rPr>
        <w:t>5.2 Future Recommendations</w:t>
      </w:r>
      <w:bookmarkEnd w:id="39"/>
    </w:p>
    <w:p w14:paraId="76F8B259" w14:textId="197E721D" w:rsidR="00093F11" w:rsidRDefault="00093F11" w:rsidP="00093F11">
      <w:r>
        <w:t>T</w:t>
      </w:r>
      <w:r w:rsidRPr="00093F11">
        <w:t>here are several recommendations to enhance the project on image segmentation using the K-means clustering algorithm. Firstly, integrating spatial information can improve segmentation results by considering neighboring pixel relationships. Secondly, exploring the combination of K-means clustering with deep learning techniques can lead to more accurate and advanced segmentation approaches. Additionally, efficient handling of high-dimensional data, developing robust initialization strategies, and defining comprehensive evaluation metrics can further refine the algorithm's performance. Furthermore, optimizing the algorithm for real-time implementation and improving its robustness to noise and outliers are crucial for practical applications. Addressing these recommendations will contribute to the advancement of image segmentation techniques using the K-means clustering algorithm.</w:t>
      </w:r>
    </w:p>
    <w:p w14:paraId="4DA9B6C5" w14:textId="77777777" w:rsidR="004A2D88" w:rsidRDefault="004A2D88" w:rsidP="00093F11"/>
    <w:p w14:paraId="32D7454E" w14:textId="77777777" w:rsidR="00BF45B9" w:rsidRDefault="00BF45B9" w:rsidP="00093F11"/>
    <w:p w14:paraId="558A191F" w14:textId="77777777" w:rsidR="007D123F" w:rsidRDefault="007D123F" w:rsidP="00093F11"/>
    <w:p w14:paraId="4E1A1BC3" w14:textId="77777777" w:rsidR="007D123F" w:rsidRDefault="007D123F" w:rsidP="00093F11"/>
    <w:p w14:paraId="788EDF17" w14:textId="77777777" w:rsidR="007D123F" w:rsidRDefault="007D123F" w:rsidP="00093F11"/>
    <w:p w14:paraId="655EDAB1" w14:textId="77777777" w:rsidR="007D123F" w:rsidRPr="00093F11" w:rsidRDefault="007D123F" w:rsidP="00093F11"/>
    <w:p w14:paraId="0BDC2834" w14:textId="1A89A737" w:rsidR="004A2D88" w:rsidRPr="004A2D88" w:rsidRDefault="004A2D88" w:rsidP="004A2D88"/>
    <w:p w14:paraId="46D4804F" w14:textId="246625B1" w:rsidR="003E7518" w:rsidRDefault="003E7518" w:rsidP="003E7518">
      <w:pPr>
        <w:pStyle w:val="Heading1"/>
        <w:jc w:val="center"/>
        <w:rPr>
          <w:rFonts w:ascii="Times New Roman" w:hAnsi="Times New Roman" w:cs="Times New Roman"/>
          <w:b/>
          <w:bCs/>
          <w:color w:val="000000" w:themeColor="text1"/>
        </w:rPr>
      </w:pPr>
      <w:bookmarkStart w:id="40" w:name="_Toc139506517"/>
      <w:r w:rsidRPr="00BF45B9">
        <w:rPr>
          <w:rFonts w:ascii="Times New Roman" w:hAnsi="Times New Roman" w:cs="Times New Roman"/>
          <w:b/>
          <w:bCs/>
          <w:color w:val="000000" w:themeColor="text1"/>
        </w:rPr>
        <w:lastRenderedPageBreak/>
        <w:t>References</w:t>
      </w:r>
      <w:bookmarkEnd w:id="40"/>
    </w:p>
    <w:p w14:paraId="40AD9F5E" w14:textId="3FA480F6" w:rsidR="00DC75D5" w:rsidRPr="00DC75D5" w:rsidRDefault="00BF45B9" w:rsidP="00DC75D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C75D5" w:rsidRPr="00DC75D5">
        <w:rPr>
          <w:rFonts w:cs="Times New Roman"/>
          <w:noProof/>
          <w:szCs w:val="24"/>
        </w:rPr>
        <w:t>[1]</w:t>
      </w:r>
      <w:r w:rsidR="00DC75D5" w:rsidRPr="00DC75D5">
        <w:rPr>
          <w:rFonts w:cs="Times New Roman"/>
          <w:noProof/>
          <w:szCs w:val="24"/>
        </w:rPr>
        <w:tab/>
        <w:t xml:space="preserve">D. E. Ilea and P. F. Whelan, “CTex—An Adaptive Unsupervised Segmentation Algorithm Based on Color-Texture Coherence,” </w:t>
      </w:r>
      <w:r w:rsidR="00DC75D5" w:rsidRPr="00DC75D5">
        <w:rPr>
          <w:rFonts w:cs="Times New Roman"/>
          <w:i/>
          <w:iCs/>
          <w:noProof/>
          <w:szCs w:val="24"/>
        </w:rPr>
        <w:t>IEEE Trans. Image Process.</w:t>
      </w:r>
      <w:r w:rsidR="00DC75D5" w:rsidRPr="00DC75D5">
        <w:rPr>
          <w:rFonts w:cs="Times New Roman"/>
          <w:noProof/>
          <w:szCs w:val="24"/>
        </w:rPr>
        <w:t>, vol. 17, no. 10, pp. 1926–1939, 2008, doi: 10.1109/TIP.2008.2001047.</w:t>
      </w:r>
    </w:p>
    <w:p w14:paraId="5FC7A0B4" w14:textId="77777777" w:rsidR="00DC75D5" w:rsidRPr="00DC75D5" w:rsidRDefault="00DC75D5" w:rsidP="00DC75D5">
      <w:pPr>
        <w:widowControl w:val="0"/>
        <w:autoSpaceDE w:val="0"/>
        <w:autoSpaceDN w:val="0"/>
        <w:adjustRightInd w:val="0"/>
        <w:ind w:left="640" w:hanging="640"/>
        <w:rPr>
          <w:rFonts w:cs="Times New Roman"/>
          <w:noProof/>
          <w:szCs w:val="24"/>
        </w:rPr>
      </w:pPr>
      <w:r w:rsidRPr="00DC75D5">
        <w:rPr>
          <w:rFonts w:cs="Times New Roman"/>
          <w:noProof/>
          <w:szCs w:val="24"/>
        </w:rPr>
        <w:t>[2]</w:t>
      </w:r>
      <w:r w:rsidRPr="00DC75D5">
        <w:rPr>
          <w:rFonts w:cs="Times New Roman"/>
          <w:noProof/>
          <w:szCs w:val="24"/>
        </w:rPr>
        <w:tab/>
        <w:t xml:space="preserve">Z. Khan, J. Ni, X. Fan, and P. Shi, “An improved K-means clustering algorithm based on an adaptive initial parameter estimation procedure for image segmentation,” </w:t>
      </w:r>
      <w:r w:rsidRPr="00DC75D5">
        <w:rPr>
          <w:rFonts w:cs="Times New Roman"/>
          <w:i/>
          <w:iCs/>
          <w:noProof/>
          <w:szCs w:val="24"/>
        </w:rPr>
        <w:t>Int. J. Innov. Comput. Inf. Control</w:t>
      </w:r>
      <w:r w:rsidRPr="00DC75D5">
        <w:rPr>
          <w:rFonts w:cs="Times New Roman"/>
          <w:noProof/>
          <w:szCs w:val="24"/>
        </w:rPr>
        <w:t>, vol. 13, pp. 1509–1526, Oct. 2017.</w:t>
      </w:r>
    </w:p>
    <w:p w14:paraId="086D0524" w14:textId="77777777" w:rsidR="00DC75D5" w:rsidRPr="00DC75D5" w:rsidRDefault="00DC75D5" w:rsidP="00DC75D5">
      <w:pPr>
        <w:widowControl w:val="0"/>
        <w:autoSpaceDE w:val="0"/>
        <w:autoSpaceDN w:val="0"/>
        <w:adjustRightInd w:val="0"/>
        <w:ind w:left="640" w:hanging="640"/>
        <w:rPr>
          <w:rFonts w:cs="Times New Roman"/>
          <w:noProof/>
          <w:szCs w:val="24"/>
        </w:rPr>
      </w:pPr>
      <w:r w:rsidRPr="00DC75D5">
        <w:rPr>
          <w:rFonts w:cs="Times New Roman"/>
          <w:noProof/>
          <w:szCs w:val="24"/>
        </w:rPr>
        <w:t>[3]</w:t>
      </w:r>
      <w:r w:rsidRPr="00DC75D5">
        <w:rPr>
          <w:rFonts w:cs="Times New Roman"/>
          <w:noProof/>
          <w:szCs w:val="24"/>
        </w:rPr>
        <w:tab/>
        <w:t xml:space="preserve">D. L. Pham, C. Xu, and J. L. Prince, “Current Methods in Medical Image Segmentation,” </w:t>
      </w:r>
      <w:r w:rsidRPr="00DC75D5">
        <w:rPr>
          <w:rFonts w:cs="Times New Roman"/>
          <w:i/>
          <w:iCs/>
          <w:noProof/>
          <w:szCs w:val="24"/>
        </w:rPr>
        <w:t>Annu. Rev. Biomed. Eng.</w:t>
      </w:r>
      <w:r w:rsidRPr="00DC75D5">
        <w:rPr>
          <w:rFonts w:cs="Times New Roman"/>
          <w:noProof/>
          <w:szCs w:val="24"/>
        </w:rPr>
        <w:t>, vol. 2, no. 1, pp. 315–337, Aug. 2000, doi: 10.1146/annurev.bioeng.2.1.315.</w:t>
      </w:r>
    </w:p>
    <w:p w14:paraId="596AF132" w14:textId="77777777" w:rsidR="00DC75D5" w:rsidRPr="00DC75D5" w:rsidRDefault="00DC75D5" w:rsidP="00DC75D5">
      <w:pPr>
        <w:widowControl w:val="0"/>
        <w:autoSpaceDE w:val="0"/>
        <w:autoSpaceDN w:val="0"/>
        <w:adjustRightInd w:val="0"/>
        <w:ind w:left="640" w:hanging="640"/>
        <w:rPr>
          <w:rFonts w:cs="Times New Roman"/>
          <w:noProof/>
          <w:szCs w:val="24"/>
        </w:rPr>
      </w:pPr>
      <w:r w:rsidRPr="00DC75D5">
        <w:rPr>
          <w:rFonts w:cs="Times New Roman"/>
          <w:noProof/>
          <w:szCs w:val="24"/>
        </w:rPr>
        <w:t>[4]</w:t>
      </w:r>
      <w:r w:rsidRPr="00DC75D5">
        <w:rPr>
          <w:rFonts w:cs="Times New Roman"/>
          <w:noProof/>
          <w:szCs w:val="24"/>
        </w:rPr>
        <w:tab/>
        <w:t xml:space="preserve">H. P. Ng, S. H. Ong, K. W. C. Foong, P. S. Goh, and W. L. Nowinski, “Medical Image Segmentation Using K-Means Clustering and Improved Watershed Algorithm,” in </w:t>
      </w:r>
      <w:r w:rsidRPr="00DC75D5">
        <w:rPr>
          <w:rFonts w:cs="Times New Roman"/>
          <w:i/>
          <w:iCs/>
          <w:noProof/>
          <w:szCs w:val="24"/>
        </w:rPr>
        <w:t>2006 IEEE Southwest Symposium on Image Analysis and Interpretation</w:t>
      </w:r>
      <w:r w:rsidRPr="00DC75D5">
        <w:rPr>
          <w:rFonts w:cs="Times New Roman"/>
          <w:noProof/>
          <w:szCs w:val="24"/>
        </w:rPr>
        <w:t>, 2006, pp. 61–65. doi: 10.1109/SSIAI.2006.1633722.</w:t>
      </w:r>
    </w:p>
    <w:p w14:paraId="76B3F110" w14:textId="77777777" w:rsidR="00DC75D5" w:rsidRPr="00DC75D5" w:rsidRDefault="00DC75D5" w:rsidP="00DC75D5">
      <w:pPr>
        <w:widowControl w:val="0"/>
        <w:autoSpaceDE w:val="0"/>
        <w:autoSpaceDN w:val="0"/>
        <w:adjustRightInd w:val="0"/>
        <w:ind w:left="640" w:hanging="640"/>
        <w:rPr>
          <w:rFonts w:cs="Times New Roman"/>
          <w:noProof/>
          <w:szCs w:val="24"/>
        </w:rPr>
      </w:pPr>
      <w:r w:rsidRPr="00DC75D5">
        <w:rPr>
          <w:rFonts w:cs="Times New Roman"/>
          <w:noProof/>
          <w:szCs w:val="24"/>
        </w:rPr>
        <w:t>[5]</w:t>
      </w:r>
      <w:r w:rsidRPr="00DC75D5">
        <w:rPr>
          <w:rFonts w:cs="Times New Roman"/>
          <w:noProof/>
          <w:szCs w:val="24"/>
        </w:rPr>
        <w:tab/>
        <w:t xml:space="preserve">S. N. Sulaiman and N. A. M. Isa, “Adaptive fuzzy-K-means clustering algorithm for image segmentation,” </w:t>
      </w:r>
      <w:r w:rsidRPr="00DC75D5">
        <w:rPr>
          <w:rFonts w:cs="Times New Roman"/>
          <w:i/>
          <w:iCs/>
          <w:noProof/>
          <w:szCs w:val="24"/>
        </w:rPr>
        <w:t>IEEE Trans. Consum. Electron.</w:t>
      </w:r>
      <w:r w:rsidRPr="00DC75D5">
        <w:rPr>
          <w:rFonts w:cs="Times New Roman"/>
          <w:noProof/>
          <w:szCs w:val="24"/>
        </w:rPr>
        <w:t>, vol. 56, no. 4, pp. 2661–2668, 2010, doi: 10.1109/TCE.2010.5681154.</w:t>
      </w:r>
    </w:p>
    <w:p w14:paraId="7033F436" w14:textId="77777777" w:rsidR="00DC75D5" w:rsidRPr="00DC75D5" w:rsidRDefault="00DC75D5" w:rsidP="00DC75D5">
      <w:pPr>
        <w:widowControl w:val="0"/>
        <w:autoSpaceDE w:val="0"/>
        <w:autoSpaceDN w:val="0"/>
        <w:adjustRightInd w:val="0"/>
        <w:ind w:left="640" w:hanging="640"/>
        <w:rPr>
          <w:rFonts w:cs="Times New Roman"/>
          <w:noProof/>
          <w:szCs w:val="24"/>
        </w:rPr>
      </w:pPr>
      <w:r w:rsidRPr="00DC75D5">
        <w:rPr>
          <w:rFonts w:cs="Times New Roman"/>
          <w:noProof/>
          <w:szCs w:val="24"/>
        </w:rPr>
        <w:t>[6]</w:t>
      </w:r>
      <w:r w:rsidRPr="00DC75D5">
        <w:rPr>
          <w:rFonts w:cs="Times New Roman"/>
          <w:noProof/>
          <w:szCs w:val="24"/>
        </w:rPr>
        <w:tab/>
        <w:t xml:space="preserve">D. Sharifrazi </w:t>
      </w:r>
      <w:r w:rsidRPr="00DC75D5">
        <w:rPr>
          <w:rFonts w:cs="Times New Roman"/>
          <w:i/>
          <w:iCs/>
          <w:noProof/>
          <w:szCs w:val="24"/>
        </w:rPr>
        <w:t>et al.</w:t>
      </w:r>
      <w:r w:rsidRPr="00DC75D5">
        <w:rPr>
          <w:rFonts w:cs="Times New Roman"/>
          <w:noProof/>
          <w:szCs w:val="24"/>
        </w:rPr>
        <w:t>, “CNN-KCL: Automatic Myocarditis Diagnosis using Convolutional Neural Network Combined with K-means Clustering.” {Preprints.org}, 2020. doi: 10.20944/preprints202007.0650.v1.</w:t>
      </w:r>
    </w:p>
    <w:p w14:paraId="142CB022" w14:textId="77777777" w:rsidR="00DC75D5" w:rsidRPr="00DC75D5" w:rsidRDefault="00DC75D5" w:rsidP="00DC75D5">
      <w:pPr>
        <w:widowControl w:val="0"/>
        <w:autoSpaceDE w:val="0"/>
        <w:autoSpaceDN w:val="0"/>
        <w:adjustRightInd w:val="0"/>
        <w:ind w:left="640" w:hanging="640"/>
        <w:rPr>
          <w:rFonts w:cs="Times New Roman"/>
          <w:noProof/>
        </w:rPr>
      </w:pPr>
      <w:r w:rsidRPr="00DC75D5">
        <w:rPr>
          <w:rFonts w:cs="Times New Roman"/>
          <w:noProof/>
          <w:szCs w:val="24"/>
        </w:rPr>
        <w:t>[7]</w:t>
      </w:r>
      <w:r w:rsidRPr="00DC75D5">
        <w:rPr>
          <w:rFonts w:cs="Times New Roman"/>
          <w:noProof/>
          <w:szCs w:val="24"/>
        </w:rPr>
        <w:tab/>
        <w:t xml:space="preserve">A. K. Singh, S. Mittal, P. Malhotra, and Y. V Srivastava, “Clustering Evaluation by Davies-Bouldin Index(DBI) in Cereal data using K-Means,” in </w:t>
      </w:r>
      <w:r w:rsidRPr="00DC75D5">
        <w:rPr>
          <w:rFonts w:cs="Times New Roman"/>
          <w:i/>
          <w:iCs/>
          <w:noProof/>
          <w:szCs w:val="24"/>
        </w:rPr>
        <w:t>2020 Fourth International Conference on Computing Methodologies and Communication (ICCMC)</w:t>
      </w:r>
      <w:r w:rsidRPr="00DC75D5">
        <w:rPr>
          <w:rFonts w:cs="Times New Roman"/>
          <w:noProof/>
          <w:szCs w:val="24"/>
        </w:rPr>
        <w:t>, 2020, pp. 306–310. doi: 10.1109/ICCMC48092.2020.ICCMC-00057.</w:t>
      </w:r>
    </w:p>
    <w:p w14:paraId="3C78398E" w14:textId="406DFD68" w:rsidR="00BF45B9" w:rsidRPr="00BF45B9" w:rsidRDefault="00BF45B9" w:rsidP="00BF45B9">
      <w:r>
        <w:fldChar w:fldCharType="end"/>
      </w:r>
    </w:p>
    <w:sectPr w:rsidR="00BF45B9" w:rsidRPr="00BF45B9" w:rsidSect="00AC0CA5">
      <w:footerReference w:type="default" r:id="rId26"/>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5F22BA" w14:textId="77777777" w:rsidR="00AC0CA5" w:rsidRDefault="00AC0CA5" w:rsidP="007D123F">
      <w:pPr>
        <w:spacing w:line="240" w:lineRule="auto"/>
      </w:pPr>
      <w:r>
        <w:separator/>
      </w:r>
    </w:p>
  </w:endnote>
  <w:endnote w:type="continuationSeparator" w:id="0">
    <w:p w14:paraId="16C4D958" w14:textId="77777777" w:rsidR="00AC0CA5" w:rsidRDefault="00AC0CA5" w:rsidP="007D12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5824006"/>
      <w:docPartObj>
        <w:docPartGallery w:val="Page Numbers (Bottom of Page)"/>
        <w:docPartUnique/>
      </w:docPartObj>
    </w:sdtPr>
    <w:sdtEndPr>
      <w:rPr>
        <w:noProof/>
      </w:rPr>
    </w:sdtEndPr>
    <w:sdtContent>
      <w:p w14:paraId="1A95CF56" w14:textId="44BD8037" w:rsidR="007D123F" w:rsidRDefault="007D12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250764" w14:textId="77777777" w:rsidR="007D123F" w:rsidRDefault="007D12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2823746"/>
      <w:docPartObj>
        <w:docPartGallery w:val="Page Numbers (Bottom of Page)"/>
        <w:docPartUnique/>
      </w:docPartObj>
    </w:sdtPr>
    <w:sdtEndPr>
      <w:rPr>
        <w:noProof/>
      </w:rPr>
    </w:sdtEndPr>
    <w:sdtContent>
      <w:p w14:paraId="1AFB7BD2" w14:textId="3F7CC54B" w:rsidR="007D123F" w:rsidRDefault="007D12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DFA97C" w14:textId="50A31222" w:rsidR="007D123F" w:rsidRDefault="007D123F" w:rsidP="007D123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89C520" w14:textId="77777777" w:rsidR="00AC0CA5" w:rsidRDefault="00AC0CA5" w:rsidP="007D123F">
      <w:pPr>
        <w:spacing w:line="240" w:lineRule="auto"/>
      </w:pPr>
      <w:r>
        <w:separator/>
      </w:r>
    </w:p>
  </w:footnote>
  <w:footnote w:type="continuationSeparator" w:id="0">
    <w:p w14:paraId="48741B76" w14:textId="77777777" w:rsidR="00AC0CA5" w:rsidRDefault="00AC0CA5" w:rsidP="007D123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D026A"/>
    <w:multiLevelType w:val="multilevel"/>
    <w:tmpl w:val="97DE9A1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751F41"/>
    <w:multiLevelType w:val="hybridMultilevel"/>
    <w:tmpl w:val="7D06AB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8E787F"/>
    <w:multiLevelType w:val="hybridMultilevel"/>
    <w:tmpl w:val="E156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F737AF"/>
    <w:multiLevelType w:val="hybridMultilevel"/>
    <w:tmpl w:val="E4869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1919161">
    <w:abstractNumId w:val="0"/>
  </w:num>
  <w:num w:numId="2" w16cid:durableId="1727147230">
    <w:abstractNumId w:val="1"/>
  </w:num>
  <w:num w:numId="3" w16cid:durableId="1534878548">
    <w:abstractNumId w:val="2"/>
  </w:num>
  <w:num w:numId="4" w16cid:durableId="20029231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0BB"/>
    <w:rsid w:val="00016619"/>
    <w:rsid w:val="00035A00"/>
    <w:rsid w:val="00045B9F"/>
    <w:rsid w:val="00093F11"/>
    <w:rsid w:val="000B0781"/>
    <w:rsid w:val="000F4F1A"/>
    <w:rsid w:val="0010404C"/>
    <w:rsid w:val="001332BC"/>
    <w:rsid w:val="00163BE0"/>
    <w:rsid w:val="00183714"/>
    <w:rsid w:val="001D14DB"/>
    <w:rsid w:val="001E0FA6"/>
    <w:rsid w:val="001F21FD"/>
    <w:rsid w:val="001F6090"/>
    <w:rsid w:val="002160BB"/>
    <w:rsid w:val="002167ED"/>
    <w:rsid w:val="00221BC8"/>
    <w:rsid w:val="00230AAB"/>
    <w:rsid w:val="00254BD0"/>
    <w:rsid w:val="00262B4D"/>
    <w:rsid w:val="00285DBC"/>
    <w:rsid w:val="002C614A"/>
    <w:rsid w:val="002F6F76"/>
    <w:rsid w:val="00352B3C"/>
    <w:rsid w:val="003547A8"/>
    <w:rsid w:val="00357813"/>
    <w:rsid w:val="003B2868"/>
    <w:rsid w:val="003E7518"/>
    <w:rsid w:val="003F7EFD"/>
    <w:rsid w:val="004156A8"/>
    <w:rsid w:val="0043247E"/>
    <w:rsid w:val="004374AB"/>
    <w:rsid w:val="00491269"/>
    <w:rsid w:val="004A2D88"/>
    <w:rsid w:val="004C0FBC"/>
    <w:rsid w:val="004F014E"/>
    <w:rsid w:val="004F6826"/>
    <w:rsid w:val="004F7DA2"/>
    <w:rsid w:val="005026AE"/>
    <w:rsid w:val="00517C11"/>
    <w:rsid w:val="0055182F"/>
    <w:rsid w:val="0055267E"/>
    <w:rsid w:val="00597A3A"/>
    <w:rsid w:val="005F5981"/>
    <w:rsid w:val="00632DC2"/>
    <w:rsid w:val="00647C9F"/>
    <w:rsid w:val="00654B04"/>
    <w:rsid w:val="006C1D53"/>
    <w:rsid w:val="006E442C"/>
    <w:rsid w:val="006F0D5B"/>
    <w:rsid w:val="006F1108"/>
    <w:rsid w:val="00724561"/>
    <w:rsid w:val="00776349"/>
    <w:rsid w:val="0078022F"/>
    <w:rsid w:val="00796DC1"/>
    <w:rsid w:val="007A4EE9"/>
    <w:rsid w:val="007C0B42"/>
    <w:rsid w:val="007C6691"/>
    <w:rsid w:val="007D123F"/>
    <w:rsid w:val="00812A9E"/>
    <w:rsid w:val="008627EF"/>
    <w:rsid w:val="008636B0"/>
    <w:rsid w:val="0087580C"/>
    <w:rsid w:val="008837DD"/>
    <w:rsid w:val="00897E5A"/>
    <w:rsid w:val="008B7B81"/>
    <w:rsid w:val="008C1BD9"/>
    <w:rsid w:val="008C4804"/>
    <w:rsid w:val="008E1F84"/>
    <w:rsid w:val="008E23A5"/>
    <w:rsid w:val="008E6C75"/>
    <w:rsid w:val="009531F7"/>
    <w:rsid w:val="009C7355"/>
    <w:rsid w:val="009D4806"/>
    <w:rsid w:val="009E156B"/>
    <w:rsid w:val="00A0554D"/>
    <w:rsid w:val="00A0580C"/>
    <w:rsid w:val="00A46B7E"/>
    <w:rsid w:val="00A90755"/>
    <w:rsid w:val="00AA220F"/>
    <w:rsid w:val="00AA63E8"/>
    <w:rsid w:val="00AB2832"/>
    <w:rsid w:val="00AC0CA5"/>
    <w:rsid w:val="00AD7DC4"/>
    <w:rsid w:val="00AF2EB4"/>
    <w:rsid w:val="00B13954"/>
    <w:rsid w:val="00B20AA9"/>
    <w:rsid w:val="00B6142A"/>
    <w:rsid w:val="00B67741"/>
    <w:rsid w:val="00B91247"/>
    <w:rsid w:val="00B94D78"/>
    <w:rsid w:val="00BC1B13"/>
    <w:rsid w:val="00BD2468"/>
    <w:rsid w:val="00BF16C1"/>
    <w:rsid w:val="00BF45B9"/>
    <w:rsid w:val="00C109C3"/>
    <w:rsid w:val="00C535B0"/>
    <w:rsid w:val="00C800D7"/>
    <w:rsid w:val="00CF462F"/>
    <w:rsid w:val="00D02CB0"/>
    <w:rsid w:val="00D15B09"/>
    <w:rsid w:val="00D365FB"/>
    <w:rsid w:val="00D4320B"/>
    <w:rsid w:val="00D7401F"/>
    <w:rsid w:val="00D95508"/>
    <w:rsid w:val="00DC2F0C"/>
    <w:rsid w:val="00DC75D5"/>
    <w:rsid w:val="00DF1E8D"/>
    <w:rsid w:val="00E04579"/>
    <w:rsid w:val="00E808E0"/>
    <w:rsid w:val="00E90532"/>
    <w:rsid w:val="00EA31BE"/>
    <w:rsid w:val="00EB170B"/>
    <w:rsid w:val="00ED16BA"/>
    <w:rsid w:val="00ED39FC"/>
    <w:rsid w:val="00EE66D1"/>
    <w:rsid w:val="00EF639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0EFEAA"/>
  <w15:chartTrackingRefBased/>
  <w15:docId w15:val="{DB34B098-6602-4A6D-AB96-38335AA5D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0BB"/>
    <w:pPr>
      <w:spacing w:after="0" w:line="360" w:lineRule="auto"/>
      <w:jc w:val="both"/>
    </w:pPr>
    <w:rPr>
      <w:rFonts w:ascii="Times New Roman" w:hAnsi="Times New Roman"/>
      <w:color w:val="000000" w:themeColor="text1"/>
      <w:kern w:val="0"/>
      <w:sz w:val="24"/>
      <w14:ligatures w14:val="none"/>
    </w:rPr>
  </w:style>
  <w:style w:type="paragraph" w:styleId="Heading1">
    <w:name w:val="heading 1"/>
    <w:basedOn w:val="Normal"/>
    <w:next w:val="Normal"/>
    <w:link w:val="Heading1Char"/>
    <w:uiPriority w:val="9"/>
    <w:qFormat/>
    <w:rsid w:val="002160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60B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45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0BB"/>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2160BB"/>
    <w:rPr>
      <w:rFonts w:asciiTheme="majorHAnsi" w:eastAsiaTheme="majorEastAsia" w:hAnsiTheme="majorHAnsi" w:cstheme="majorBidi"/>
      <w:color w:val="2F5496" w:themeColor="accent1" w:themeShade="BF"/>
      <w:kern w:val="0"/>
      <w:sz w:val="26"/>
      <w:szCs w:val="26"/>
      <w14:ligatures w14:val="none"/>
    </w:rPr>
  </w:style>
  <w:style w:type="paragraph" w:styleId="Title">
    <w:name w:val="Title"/>
    <w:basedOn w:val="Normal"/>
    <w:next w:val="Normal"/>
    <w:link w:val="TitleChar"/>
    <w:uiPriority w:val="10"/>
    <w:qFormat/>
    <w:rsid w:val="002160BB"/>
    <w:pPr>
      <w:spacing w:before="240" w:after="60"/>
      <w:jc w:val="center"/>
      <w:outlineLvl w:val="0"/>
    </w:pPr>
    <w:rPr>
      <w:rFonts w:eastAsia="Times New Roman" w:cs="Times New Roman"/>
      <w:b/>
      <w:bCs/>
      <w:color w:val="auto"/>
      <w:kern w:val="28"/>
      <w:sz w:val="32"/>
      <w:szCs w:val="29"/>
      <w:lang w:val="x-none" w:eastAsia="x-none"/>
    </w:rPr>
  </w:style>
  <w:style w:type="character" w:customStyle="1" w:styleId="TitleChar">
    <w:name w:val="Title Char"/>
    <w:basedOn w:val="DefaultParagraphFont"/>
    <w:link w:val="Title"/>
    <w:uiPriority w:val="10"/>
    <w:rsid w:val="002160BB"/>
    <w:rPr>
      <w:rFonts w:ascii="Times New Roman" w:eastAsia="Times New Roman" w:hAnsi="Times New Roman" w:cs="Times New Roman"/>
      <w:b/>
      <w:bCs/>
      <w:kern w:val="28"/>
      <w:sz w:val="32"/>
      <w:szCs w:val="29"/>
      <w:lang w:val="x-none" w:eastAsia="x-none"/>
      <w14:ligatures w14:val="none"/>
    </w:rPr>
  </w:style>
  <w:style w:type="paragraph" w:styleId="NoSpacing">
    <w:name w:val="No Spacing"/>
    <w:link w:val="NoSpacingChar"/>
    <w:uiPriority w:val="1"/>
    <w:qFormat/>
    <w:rsid w:val="001F21FD"/>
    <w:pPr>
      <w:spacing w:after="0" w:line="240" w:lineRule="auto"/>
      <w:jc w:val="center"/>
    </w:pPr>
    <w:rPr>
      <w:rFonts w:ascii="Times New Roman" w:hAnsi="Times New Roman"/>
      <w:color w:val="000000" w:themeColor="text1"/>
      <w:kern w:val="0"/>
      <w:sz w:val="24"/>
      <w14:ligatures w14:val="none"/>
    </w:rPr>
  </w:style>
  <w:style w:type="character" w:customStyle="1" w:styleId="NoSpacingChar">
    <w:name w:val="No Spacing Char"/>
    <w:basedOn w:val="DefaultParagraphFont"/>
    <w:link w:val="NoSpacing"/>
    <w:uiPriority w:val="1"/>
    <w:rsid w:val="001F21FD"/>
    <w:rPr>
      <w:rFonts w:ascii="Times New Roman" w:hAnsi="Times New Roman"/>
      <w:color w:val="000000" w:themeColor="text1"/>
      <w:kern w:val="0"/>
      <w:sz w:val="24"/>
      <w14:ligatures w14:val="none"/>
    </w:rPr>
  </w:style>
  <w:style w:type="paragraph" w:styleId="ListParagraph">
    <w:name w:val="List Paragraph"/>
    <w:basedOn w:val="Normal"/>
    <w:uiPriority w:val="34"/>
    <w:qFormat/>
    <w:rsid w:val="00D95508"/>
    <w:pPr>
      <w:ind w:left="720"/>
      <w:contextualSpacing/>
    </w:pPr>
  </w:style>
  <w:style w:type="character" w:customStyle="1" w:styleId="Heading3Char">
    <w:name w:val="Heading 3 Char"/>
    <w:basedOn w:val="DefaultParagraphFont"/>
    <w:link w:val="Heading3"/>
    <w:uiPriority w:val="9"/>
    <w:rsid w:val="00E04579"/>
    <w:rPr>
      <w:rFonts w:asciiTheme="majorHAnsi" w:eastAsiaTheme="majorEastAsia" w:hAnsiTheme="majorHAnsi" w:cstheme="majorBidi"/>
      <w:color w:val="1F3763" w:themeColor="accent1" w:themeShade="7F"/>
      <w:kern w:val="0"/>
      <w:sz w:val="24"/>
      <w:szCs w:val="24"/>
      <w14:ligatures w14:val="none"/>
    </w:rPr>
  </w:style>
  <w:style w:type="paragraph" w:styleId="Caption">
    <w:name w:val="caption"/>
    <w:basedOn w:val="Normal"/>
    <w:next w:val="Normal"/>
    <w:uiPriority w:val="35"/>
    <w:unhideWhenUsed/>
    <w:qFormat/>
    <w:rsid w:val="00DF1E8D"/>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E7518"/>
    <w:pPr>
      <w:spacing w:line="259" w:lineRule="auto"/>
      <w:jc w:val="left"/>
      <w:outlineLvl w:val="9"/>
    </w:pPr>
  </w:style>
  <w:style w:type="paragraph" w:styleId="TOC1">
    <w:name w:val="toc 1"/>
    <w:basedOn w:val="Normal"/>
    <w:next w:val="Normal"/>
    <w:autoRedefine/>
    <w:uiPriority w:val="39"/>
    <w:unhideWhenUsed/>
    <w:rsid w:val="003E7518"/>
    <w:pPr>
      <w:spacing w:after="100"/>
    </w:pPr>
  </w:style>
  <w:style w:type="paragraph" w:styleId="TOC2">
    <w:name w:val="toc 2"/>
    <w:basedOn w:val="Normal"/>
    <w:next w:val="Normal"/>
    <w:autoRedefine/>
    <w:uiPriority w:val="39"/>
    <w:unhideWhenUsed/>
    <w:rsid w:val="003E7518"/>
    <w:pPr>
      <w:spacing w:after="100"/>
      <w:ind w:left="240"/>
    </w:pPr>
  </w:style>
  <w:style w:type="paragraph" w:styleId="TOC3">
    <w:name w:val="toc 3"/>
    <w:basedOn w:val="Normal"/>
    <w:next w:val="Normal"/>
    <w:autoRedefine/>
    <w:uiPriority w:val="39"/>
    <w:unhideWhenUsed/>
    <w:rsid w:val="003E7518"/>
    <w:pPr>
      <w:spacing w:after="100"/>
      <w:ind w:left="480"/>
    </w:pPr>
  </w:style>
  <w:style w:type="character" w:styleId="Hyperlink">
    <w:name w:val="Hyperlink"/>
    <w:basedOn w:val="DefaultParagraphFont"/>
    <w:uiPriority w:val="99"/>
    <w:unhideWhenUsed/>
    <w:rsid w:val="003E7518"/>
    <w:rPr>
      <w:color w:val="0563C1" w:themeColor="hyperlink"/>
      <w:u w:val="single"/>
    </w:rPr>
  </w:style>
  <w:style w:type="paragraph" w:styleId="TableofFigures">
    <w:name w:val="table of figures"/>
    <w:basedOn w:val="Normal"/>
    <w:next w:val="Normal"/>
    <w:uiPriority w:val="99"/>
    <w:unhideWhenUsed/>
    <w:rsid w:val="00BF45B9"/>
  </w:style>
  <w:style w:type="paragraph" w:styleId="Header">
    <w:name w:val="header"/>
    <w:basedOn w:val="Normal"/>
    <w:link w:val="HeaderChar"/>
    <w:uiPriority w:val="99"/>
    <w:unhideWhenUsed/>
    <w:rsid w:val="007D123F"/>
    <w:pPr>
      <w:tabs>
        <w:tab w:val="center" w:pos="4680"/>
        <w:tab w:val="right" w:pos="9360"/>
      </w:tabs>
      <w:spacing w:line="240" w:lineRule="auto"/>
    </w:pPr>
  </w:style>
  <w:style w:type="character" w:customStyle="1" w:styleId="HeaderChar">
    <w:name w:val="Header Char"/>
    <w:basedOn w:val="DefaultParagraphFont"/>
    <w:link w:val="Header"/>
    <w:uiPriority w:val="99"/>
    <w:rsid w:val="007D123F"/>
    <w:rPr>
      <w:rFonts w:ascii="Times New Roman" w:hAnsi="Times New Roman"/>
      <w:color w:val="000000" w:themeColor="text1"/>
      <w:kern w:val="0"/>
      <w:sz w:val="24"/>
      <w14:ligatures w14:val="none"/>
    </w:rPr>
  </w:style>
  <w:style w:type="paragraph" w:styleId="Footer">
    <w:name w:val="footer"/>
    <w:basedOn w:val="Normal"/>
    <w:link w:val="FooterChar"/>
    <w:uiPriority w:val="99"/>
    <w:unhideWhenUsed/>
    <w:rsid w:val="007D123F"/>
    <w:pPr>
      <w:tabs>
        <w:tab w:val="center" w:pos="4680"/>
        <w:tab w:val="right" w:pos="9360"/>
      </w:tabs>
      <w:spacing w:line="240" w:lineRule="auto"/>
    </w:pPr>
  </w:style>
  <w:style w:type="character" w:customStyle="1" w:styleId="FooterChar">
    <w:name w:val="Footer Char"/>
    <w:basedOn w:val="DefaultParagraphFont"/>
    <w:link w:val="Footer"/>
    <w:uiPriority w:val="99"/>
    <w:rsid w:val="007D123F"/>
    <w:rPr>
      <w:rFonts w:ascii="Times New Roman" w:hAnsi="Times New Roman"/>
      <w:color w:val="000000" w:themeColor="text1"/>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0E0D6-D679-4390-BAEB-8145BC97B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5324</Words>
  <Characters>31682</Characters>
  <Application>Microsoft Office Word</Application>
  <DocSecurity>0</DocSecurity>
  <Lines>90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ita Rimal</dc:creator>
  <cp:keywords/>
  <dc:description/>
  <cp:lastModifiedBy>SAGAR</cp:lastModifiedBy>
  <cp:revision>9</cp:revision>
  <cp:lastPrinted>2024-05-02T14:54:00Z</cp:lastPrinted>
  <dcterms:created xsi:type="dcterms:W3CDTF">2023-07-26T12:24:00Z</dcterms:created>
  <dcterms:modified xsi:type="dcterms:W3CDTF">2024-05-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824005-1eff-3b1b-b3fa-ed04052863ec</vt:lpwstr>
  </property>
  <property fmtid="{D5CDD505-2E9C-101B-9397-08002B2CF9AE}" pid="24" name="Mendeley Citation Style_1">
    <vt:lpwstr>http://www.zotero.org/styles/ieee</vt:lpwstr>
  </property>
  <property fmtid="{D5CDD505-2E9C-101B-9397-08002B2CF9AE}" pid="25" name="GrammarlyDocumentId">
    <vt:lpwstr>c7e309dab7aa891358ac956787a629917899d1d9cb91feb1e42ca63ed4f96563</vt:lpwstr>
  </property>
</Properties>
</file>